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49"/>
        <w:gridCol w:w="1122"/>
        <w:gridCol w:w="1075"/>
        <w:gridCol w:w="1326"/>
        <w:gridCol w:w="3741"/>
        <w:gridCol w:w="829"/>
        <w:gridCol w:w="1248"/>
        <w:gridCol w:w="1413"/>
        <w:gridCol w:w="829"/>
        <w:gridCol w:w="754"/>
      </w:tblGrid>
      <w:tr w:rsidR="00CA2EA9" w:rsidRPr="0001000C" w14:paraId="26096967" w14:textId="1935CB13" w:rsidTr="003639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CA2EA9" w:rsidRPr="0001000C" w:rsidRDefault="00CA2EA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402" w:type="pct"/>
            <w:tcBorders>
              <w:left w:val="single" w:sz="4" w:space="0" w:color="auto"/>
              <w:bottom w:val="single" w:sz="18" w:space="0" w:color="auto"/>
              <w:right w:val="single" w:sz="4" w:space="0" w:color="auto"/>
            </w:tcBorders>
          </w:tcPr>
          <w:p w14:paraId="229C2443" w14:textId="28C81D7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85" w:type="pct"/>
            <w:tcBorders>
              <w:left w:val="single" w:sz="4" w:space="0" w:color="auto"/>
              <w:bottom w:val="single" w:sz="18" w:space="0" w:color="auto"/>
              <w:right w:val="single" w:sz="4" w:space="0" w:color="auto"/>
            </w:tcBorders>
          </w:tcPr>
          <w:p w14:paraId="7BBB7469" w14:textId="4B65FCB2"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475" w:type="pct"/>
            <w:tcBorders>
              <w:left w:val="single" w:sz="4" w:space="0" w:color="auto"/>
              <w:bottom w:val="single" w:sz="18" w:space="0" w:color="auto"/>
              <w:right w:val="single" w:sz="4" w:space="0" w:color="auto"/>
            </w:tcBorders>
          </w:tcPr>
          <w:p w14:paraId="7408261C" w14:textId="60AE333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340" w:type="pct"/>
            <w:tcBorders>
              <w:left w:val="single" w:sz="4" w:space="0" w:color="auto"/>
              <w:bottom w:val="single" w:sz="18" w:space="0" w:color="auto"/>
              <w:right w:val="single" w:sz="4" w:space="0" w:color="auto"/>
            </w:tcBorders>
          </w:tcPr>
          <w:p w14:paraId="3C1BDB1D" w14:textId="6CD2F4D9"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
        </w:tc>
        <w:tc>
          <w:tcPr>
            <w:tcW w:w="297" w:type="pct"/>
            <w:tcBorders>
              <w:left w:val="single" w:sz="4" w:space="0" w:color="auto"/>
              <w:bottom w:val="single" w:sz="18" w:space="0" w:color="auto"/>
              <w:right w:val="single" w:sz="4" w:space="0" w:color="auto"/>
            </w:tcBorders>
          </w:tcPr>
          <w:p w14:paraId="0721506A" w14:textId="1729C5EF"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47" w:type="pct"/>
            <w:tcBorders>
              <w:left w:val="single" w:sz="4" w:space="0" w:color="auto"/>
              <w:bottom w:val="single" w:sz="18" w:space="0" w:color="auto"/>
              <w:right w:val="single" w:sz="4" w:space="0" w:color="auto"/>
            </w:tcBorders>
          </w:tcPr>
          <w:p w14:paraId="14DEA8F5" w14:textId="78E6B2CA"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06" w:type="pct"/>
            <w:tcBorders>
              <w:left w:val="single" w:sz="4" w:space="0" w:color="auto"/>
              <w:bottom w:val="single" w:sz="18" w:space="0" w:color="auto"/>
              <w:right w:val="single" w:sz="4" w:space="0" w:color="auto"/>
            </w:tcBorders>
          </w:tcPr>
          <w:p w14:paraId="079099ED" w14:textId="288A0923"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97" w:type="pct"/>
            <w:tcBorders>
              <w:left w:val="single" w:sz="4" w:space="0" w:color="auto"/>
              <w:bottom w:val="single" w:sz="18" w:space="0" w:color="auto"/>
              <w:right w:val="single" w:sz="4" w:space="0" w:color="auto"/>
            </w:tcBorders>
          </w:tcPr>
          <w:p w14:paraId="13B1C619" w14:textId="59E6D545"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70" w:type="pct"/>
            <w:tcBorders>
              <w:left w:val="single" w:sz="4" w:space="0" w:color="auto"/>
              <w:bottom w:val="single" w:sz="18" w:space="0" w:color="auto"/>
            </w:tcBorders>
          </w:tcPr>
          <w:p w14:paraId="3FBC5618" w14:textId="72AD6184"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CA2EA9" w:rsidRPr="0001000C" w14:paraId="76390B23"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402" w:type="pct"/>
            <w:tcBorders>
              <w:top w:val="single" w:sz="18" w:space="0" w:color="auto"/>
              <w:left w:val="single" w:sz="4" w:space="0" w:color="auto"/>
              <w:bottom w:val="single" w:sz="4" w:space="0" w:color="auto"/>
              <w:right w:val="single" w:sz="4" w:space="0" w:color="auto"/>
            </w:tcBorders>
          </w:tcPr>
          <w:p w14:paraId="2677593F"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18" w:space="0" w:color="auto"/>
              <w:left w:val="single" w:sz="4" w:space="0" w:color="auto"/>
              <w:bottom w:val="single" w:sz="4" w:space="0" w:color="auto"/>
              <w:right w:val="single" w:sz="4" w:space="0" w:color="auto"/>
            </w:tcBorders>
          </w:tcPr>
          <w:p w14:paraId="50F9746C" w14:textId="5860FB82"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475" w:type="pct"/>
            <w:tcBorders>
              <w:top w:val="single" w:sz="18" w:space="0" w:color="auto"/>
              <w:left w:val="single" w:sz="4" w:space="0" w:color="auto"/>
              <w:bottom w:val="single" w:sz="4" w:space="0" w:color="auto"/>
              <w:right w:val="single" w:sz="4" w:space="0" w:color="auto"/>
            </w:tcBorders>
          </w:tcPr>
          <w:p w14:paraId="74854847" w14:textId="1998E824"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340" w:type="pct"/>
            <w:tcBorders>
              <w:top w:val="single" w:sz="18" w:space="0" w:color="auto"/>
              <w:left w:val="single" w:sz="4" w:space="0" w:color="auto"/>
              <w:bottom w:val="single" w:sz="4" w:space="0" w:color="auto"/>
              <w:right w:val="single" w:sz="4" w:space="0" w:color="auto"/>
            </w:tcBorders>
          </w:tcPr>
          <w:p w14:paraId="6E29E9C0" w14:textId="3946C37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297" w:type="pct"/>
            <w:tcBorders>
              <w:top w:val="single" w:sz="18" w:space="0" w:color="auto"/>
              <w:left w:val="single" w:sz="4" w:space="0" w:color="auto"/>
              <w:bottom w:val="single" w:sz="4" w:space="0" w:color="auto"/>
              <w:right w:val="single" w:sz="4" w:space="0" w:color="auto"/>
            </w:tcBorders>
          </w:tcPr>
          <w:p w14:paraId="12CF62F6" w14:textId="31E5ED2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47" w:type="pct"/>
            <w:tcBorders>
              <w:top w:val="single" w:sz="18" w:space="0" w:color="auto"/>
              <w:left w:val="single" w:sz="4" w:space="0" w:color="auto"/>
              <w:bottom w:val="single" w:sz="4" w:space="0" w:color="auto"/>
              <w:right w:val="single" w:sz="4" w:space="0" w:color="auto"/>
            </w:tcBorders>
          </w:tcPr>
          <w:p w14:paraId="6D5E193A" w14:textId="28E25F09"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506" w:type="pct"/>
            <w:tcBorders>
              <w:top w:val="single" w:sz="18" w:space="0" w:color="auto"/>
              <w:left w:val="single" w:sz="4" w:space="0" w:color="auto"/>
              <w:bottom w:val="single" w:sz="4" w:space="0" w:color="auto"/>
              <w:right w:val="single" w:sz="4" w:space="0" w:color="auto"/>
            </w:tcBorders>
          </w:tcPr>
          <w:p w14:paraId="7D95A654"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18" w:space="0" w:color="auto"/>
              <w:left w:val="single" w:sz="4" w:space="0" w:color="auto"/>
              <w:bottom w:val="single" w:sz="4" w:space="0" w:color="auto"/>
              <w:right w:val="single" w:sz="4" w:space="0" w:color="auto"/>
            </w:tcBorders>
          </w:tcPr>
          <w:p w14:paraId="58F94AF5" w14:textId="533A8FB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18" w:space="0" w:color="auto"/>
              <w:left w:val="single" w:sz="4" w:space="0" w:color="auto"/>
              <w:bottom w:val="single" w:sz="4" w:space="0" w:color="auto"/>
            </w:tcBorders>
          </w:tcPr>
          <w:p w14:paraId="6EBD7B88" w14:textId="2933AEE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CA2EA9" w:rsidRPr="0001000C" w14:paraId="3E1D719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402" w:type="pct"/>
            <w:tcBorders>
              <w:top w:val="single" w:sz="4" w:space="0" w:color="auto"/>
              <w:left w:val="single" w:sz="4" w:space="0" w:color="auto"/>
              <w:bottom w:val="single" w:sz="4" w:space="0" w:color="auto"/>
              <w:right w:val="single" w:sz="4" w:space="0" w:color="auto"/>
            </w:tcBorders>
          </w:tcPr>
          <w:p w14:paraId="78B8B377" w14:textId="7ACE63CD" w:rsidR="00CA2EA9" w:rsidRPr="0001000C" w:rsidRDefault="00406254">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85" w:type="pct"/>
            <w:tcBorders>
              <w:top w:val="single" w:sz="4" w:space="0" w:color="auto"/>
              <w:left w:val="single" w:sz="4" w:space="0" w:color="auto"/>
              <w:bottom w:val="single" w:sz="4" w:space="0" w:color="auto"/>
              <w:right w:val="single" w:sz="4" w:space="0" w:color="auto"/>
            </w:tcBorders>
          </w:tcPr>
          <w:p w14:paraId="0D892E0E" w14:textId="4BA7A02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0CE8E87F" w14:textId="6044598B"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340" w:type="pct"/>
            <w:tcBorders>
              <w:top w:val="single" w:sz="4" w:space="0" w:color="auto"/>
              <w:left w:val="single" w:sz="4" w:space="0" w:color="auto"/>
              <w:bottom w:val="single" w:sz="4" w:space="0" w:color="auto"/>
              <w:right w:val="single" w:sz="4" w:space="0" w:color="auto"/>
            </w:tcBorders>
          </w:tcPr>
          <w:p w14:paraId="0D469226" w14:textId="6F0B9F26"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297" w:type="pct"/>
            <w:tcBorders>
              <w:top w:val="single" w:sz="4" w:space="0" w:color="auto"/>
              <w:left w:val="single" w:sz="4" w:space="0" w:color="auto"/>
              <w:bottom w:val="single" w:sz="4" w:space="0" w:color="auto"/>
              <w:right w:val="single" w:sz="4" w:space="0" w:color="auto"/>
            </w:tcBorders>
          </w:tcPr>
          <w:p w14:paraId="56227D8C" w14:textId="23F6043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4CC88D6" w14:textId="7B144D0E"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506" w:type="pct"/>
            <w:tcBorders>
              <w:top w:val="single" w:sz="4" w:space="0" w:color="auto"/>
              <w:left w:val="single" w:sz="4" w:space="0" w:color="auto"/>
              <w:bottom w:val="single" w:sz="4" w:space="0" w:color="auto"/>
              <w:right w:val="single" w:sz="4" w:space="0" w:color="auto"/>
            </w:tcBorders>
          </w:tcPr>
          <w:p w14:paraId="2E49C9AA" w14:textId="77777777"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C51DEA4" w14:textId="711ADAD3"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70" w:type="pct"/>
            <w:tcBorders>
              <w:top w:val="single" w:sz="4" w:space="0" w:color="auto"/>
              <w:left w:val="single" w:sz="4" w:space="0" w:color="auto"/>
              <w:bottom w:val="single" w:sz="4" w:space="0" w:color="auto"/>
            </w:tcBorders>
          </w:tcPr>
          <w:p w14:paraId="3BD6E50A" w14:textId="2554F8E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CA2EA9" w:rsidRPr="0001000C" w14:paraId="4AF0A4B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CA2EA9" w:rsidRPr="0001000C" w:rsidRDefault="00CA2EA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7548B8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9AC948C" w14:textId="60C9C34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8E2036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7DF4C20" w14:textId="3BB5649F"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297" w:type="pct"/>
            <w:tcBorders>
              <w:top w:val="single" w:sz="4" w:space="0" w:color="auto"/>
              <w:left w:val="single" w:sz="4" w:space="0" w:color="auto"/>
              <w:bottom w:val="single" w:sz="4" w:space="0" w:color="auto"/>
              <w:right w:val="single" w:sz="4" w:space="0" w:color="auto"/>
            </w:tcBorders>
          </w:tcPr>
          <w:p w14:paraId="5A268115" w14:textId="1FD8961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FC30A6A"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B6230"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781C4C" w14:textId="5FCA3FB8"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E2840C"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22DCD557"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17-0480-2</w:t>
            </w:r>
          </w:p>
        </w:tc>
        <w:tc>
          <w:tcPr>
            <w:tcW w:w="402" w:type="pct"/>
            <w:tcBorders>
              <w:top w:val="single" w:sz="4" w:space="0" w:color="auto"/>
              <w:left w:val="single" w:sz="4" w:space="0" w:color="auto"/>
              <w:bottom w:val="single" w:sz="4" w:space="0" w:color="auto"/>
              <w:right w:val="single" w:sz="4" w:space="0" w:color="auto"/>
            </w:tcBorders>
          </w:tcPr>
          <w:p w14:paraId="6BEF6787" w14:textId="280906D2"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85" w:type="pct"/>
            <w:tcBorders>
              <w:top w:val="single" w:sz="4" w:space="0" w:color="auto"/>
              <w:left w:val="single" w:sz="4" w:space="0" w:color="auto"/>
              <w:bottom w:val="single" w:sz="4" w:space="0" w:color="auto"/>
              <w:right w:val="single" w:sz="4" w:space="0" w:color="auto"/>
            </w:tcBorders>
          </w:tcPr>
          <w:p w14:paraId="3A12782C" w14:textId="417977A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64F66E29" w14:textId="2ADD05E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0074ABFF" w14:textId="5C303A7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297" w:type="pct"/>
            <w:tcBorders>
              <w:top w:val="single" w:sz="4" w:space="0" w:color="auto"/>
              <w:left w:val="single" w:sz="4" w:space="0" w:color="auto"/>
              <w:bottom w:val="single" w:sz="4" w:space="0" w:color="auto"/>
              <w:right w:val="single" w:sz="4" w:space="0" w:color="auto"/>
            </w:tcBorders>
          </w:tcPr>
          <w:p w14:paraId="43D65E0D" w14:textId="272E5AD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0588715" w14:textId="302D45B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57B7B59" w14:textId="3AD774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97" w:type="pct"/>
            <w:tcBorders>
              <w:top w:val="single" w:sz="4" w:space="0" w:color="auto"/>
              <w:left w:val="single" w:sz="4" w:space="0" w:color="auto"/>
              <w:bottom w:val="single" w:sz="4" w:space="0" w:color="auto"/>
              <w:right w:val="single" w:sz="4" w:space="0" w:color="auto"/>
            </w:tcBorders>
          </w:tcPr>
          <w:p w14:paraId="16F71135" w14:textId="02F2BE4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70" w:type="pct"/>
            <w:tcBorders>
              <w:top w:val="single" w:sz="4" w:space="0" w:color="auto"/>
              <w:left w:val="single" w:sz="4" w:space="0" w:color="auto"/>
              <w:bottom w:val="single" w:sz="4" w:space="0" w:color="auto"/>
            </w:tcBorders>
          </w:tcPr>
          <w:p w14:paraId="1F5BE13E" w14:textId="776E0E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CA2EA9" w:rsidRPr="0001000C" w14:paraId="2FCE77BA"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8F9929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D3B5F4D" w14:textId="5A63928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C3F606" w14:textId="5B5B832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EA31841" w14:textId="39B10BD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297" w:type="pct"/>
            <w:tcBorders>
              <w:top w:val="single" w:sz="4" w:space="0" w:color="auto"/>
              <w:left w:val="single" w:sz="4" w:space="0" w:color="auto"/>
              <w:bottom w:val="single" w:sz="4" w:space="0" w:color="auto"/>
              <w:right w:val="single" w:sz="4" w:space="0" w:color="auto"/>
            </w:tcBorders>
          </w:tcPr>
          <w:p w14:paraId="69180DB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D3AA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6612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544D6D3" w14:textId="5D37C3F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CF2205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E2CFD54"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402" w:type="pct"/>
            <w:tcBorders>
              <w:top w:val="single" w:sz="4" w:space="0" w:color="auto"/>
              <w:left w:val="single" w:sz="4" w:space="0" w:color="auto"/>
              <w:bottom w:val="single" w:sz="4" w:space="0" w:color="auto"/>
              <w:right w:val="single" w:sz="4" w:space="0" w:color="auto"/>
            </w:tcBorders>
          </w:tcPr>
          <w:p w14:paraId="0A874D82" w14:textId="02078E34"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85" w:type="pct"/>
            <w:tcBorders>
              <w:top w:val="single" w:sz="4" w:space="0" w:color="auto"/>
              <w:left w:val="single" w:sz="4" w:space="0" w:color="auto"/>
              <w:bottom w:val="single" w:sz="4" w:space="0" w:color="auto"/>
              <w:right w:val="single" w:sz="4" w:space="0" w:color="auto"/>
            </w:tcBorders>
          </w:tcPr>
          <w:p w14:paraId="103AE5C6" w14:textId="5978CE1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E8D97D3" w14:textId="097E4AC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064AA6" w14:textId="296303A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297" w:type="pct"/>
            <w:tcBorders>
              <w:top w:val="single" w:sz="4" w:space="0" w:color="auto"/>
              <w:left w:val="single" w:sz="4" w:space="0" w:color="auto"/>
              <w:bottom w:val="single" w:sz="4" w:space="0" w:color="auto"/>
              <w:right w:val="single" w:sz="4" w:space="0" w:color="auto"/>
            </w:tcBorders>
          </w:tcPr>
          <w:p w14:paraId="616AA9B4" w14:textId="2737DA9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FD51B4" w14:textId="6A600F6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8345523" w14:textId="13159E14"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97" w:type="pct"/>
            <w:tcBorders>
              <w:top w:val="single" w:sz="4" w:space="0" w:color="auto"/>
              <w:left w:val="single" w:sz="4" w:space="0" w:color="auto"/>
              <w:bottom w:val="single" w:sz="4" w:space="0" w:color="auto"/>
              <w:right w:val="single" w:sz="4" w:space="0" w:color="auto"/>
            </w:tcBorders>
          </w:tcPr>
          <w:p w14:paraId="4AB2E506" w14:textId="7F58FB6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70" w:type="pct"/>
            <w:tcBorders>
              <w:top w:val="single" w:sz="4" w:space="0" w:color="auto"/>
              <w:left w:val="single" w:sz="4" w:space="0" w:color="auto"/>
              <w:bottom w:val="single" w:sz="4" w:space="0" w:color="auto"/>
            </w:tcBorders>
          </w:tcPr>
          <w:p w14:paraId="4C08F1B1" w14:textId="346289B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CA2EA9" w:rsidRPr="0001000C" w14:paraId="6334D80A"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67664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A9E992E" w14:textId="03B51F1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6747F0" w14:textId="676DF19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340" w:type="pct"/>
            <w:tcBorders>
              <w:top w:val="single" w:sz="4" w:space="0" w:color="auto"/>
              <w:left w:val="single" w:sz="4" w:space="0" w:color="auto"/>
              <w:bottom w:val="single" w:sz="4" w:space="0" w:color="auto"/>
              <w:right w:val="single" w:sz="4" w:space="0" w:color="auto"/>
            </w:tcBorders>
          </w:tcPr>
          <w:p w14:paraId="123F8DF1" w14:textId="75208CE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297" w:type="pct"/>
            <w:tcBorders>
              <w:top w:val="single" w:sz="4" w:space="0" w:color="auto"/>
              <w:left w:val="single" w:sz="4" w:space="0" w:color="auto"/>
              <w:bottom w:val="single" w:sz="4" w:space="0" w:color="auto"/>
              <w:right w:val="single" w:sz="4" w:space="0" w:color="auto"/>
            </w:tcBorders>
          </w:tcPr>
          <w:p w14:paraId="2B352288"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07A75E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50AD99D" w14:textId="78A042D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4B580A"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17D691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337F8C6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DCF9ACD"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795859" w14:textId="170B0BC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2A3F4312" w14:textId="0741F72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7FCE33A" w14:textId="12986D2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297" w:type="pct"/>
            <w:tcBorders>
              <w:top w:val="single" w:sz="4" w:space="0" w:color="auto"/>
              <w:left w:val="single" w:sz="4" w:space="0" w:color="auto"/>
              <w:bottom w:val="single" w:sz="4" w:space="0" w:color="auto"/>
              <w:right w:val="single" w:sz="4" w:space="0" w:color="auto"/>
            </w:tcBorders>
          </w:tcPr>
          <w:p w14:paraId="1BA6122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D13DD4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E1BD41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A4492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5972BF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48CBF0C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CA2EA9" w:rsidRPr="0001000C" w:rsidRDefault="00CA2EA9" w:rsidP="00F83DE2">
            <w:pPr>
              <w:rPr>
                <w:sz w:val="18"/>
                <w:szCs w:val="18"/>
              </w:rPr>
            </w:pPr>
            <w:r w:rsidRPr="0001000C">
              <w:rPr>
                <w:sz w:val="18"/>
                <w:szCs w:val="18"/>
              </w:rPr>
              <w:fldChar w:fldCharType="begin" w:fldLock="1"/>
            </w:r>
            <w:r w:rsidR="00910DD7">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402" w:type="pct"/>
            <w:tcBorders>
              <w:top w:val="single" w:sz="4" w:space="0" w:color="auto"/>
              <w:left w:val="single" w:sz="4" w:space="0" w:color="auto"/>
              <w:bottom w:val="single" w:sz="4" w:space="0" w:color="auto"/>
              <w:right w:val="single" w:sz="4" w:space="0" w:color="auto"/>
            </w:tcBorders>
          </w:tcPr>
          <w:p w14:paraId="7FA1D867" w14:textId="3ADC2AD9"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85" w:type="pct"/>
            <w:tcBorders>
              <w:top w:val="single" w:sz="4" w:space="0" w:color="auto"/>
              <w:left w:val="single" w:sz="4" w:space="0" w:color="auto"/>
              <w:bottom w:val="single" w:sz="4" w:space="0" w:color="auto"/>
              <w:right w:val="single" w:sz="4" w:space="0" w:color="auto"/>
            </w:tcBorders>
          </w:tcPr>
          <w:p w14:paraId="519DB112" w14:textId="4072653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99EE4B2" w14:textId="720E849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FB83C62" w14:textId="24B8779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297" w:type="pct"/>
            <w:tcBorders>
              <w:top w:val="single" w:sz="4" w:space="0" w:color="auto"/>
              <w:left w:val="single" w:sz="4" w:space="0" w:color="auto"/>
              <w:bottom w:val="single" w:sz="4" w:space="0" w:color="auto"/>
              <w:right w:val="single" w:sz="4" w:space="0" w:color="auto"/>
            </w:tcBorders>
          </w:tcPr>
          <w:p w14:paraId="69F14C86" w14:textId="40A0D8D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911911C" w14:textId="468F642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06" w:type="pct"/>
            <w:tcBorders>
              <w:top w:val="single" w:sz="4" w:space="0" w:color="auto"/>
              <w:left w:val="single" w:sz="4" w:space="0" w:color="auto"/>
              <w:bottom w:val="single" w:sz="4" w:space="0" w:color="auto"/>
              <w:right w:val="single" w:sz="4" w:space="0" w:color="auto"/>
            </w:tcBorders>
          </w:tcPr>
          <w:p w14:paraId="61F8D69B" w14:textId="0E48C50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24DE6AE" w14:textId="2C4D33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21976A0B" w14:textId="4703B0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CA2EA9" w:rsidRPr="0001000C" w14:paraId="15714AEF"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5024D2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E6F648C" w14:textId="7EF7D70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2711F1C" w14:textId="3C5E2D5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340" w:type="pct"/>
            <w:tcBorders>
              <w:top w:val="single" w:sz="4" w:space="0" w:color="auto"/>
              <w:left w:val="single" w:sz="4" w:space="0" w:color="auto"/>
              <w:bottom w:val="single" w:sz="4" w:space="0" w:color="auto"/>
              <w:right w:val="single" w:sz="4" w:space="0" w:color="auto"/>
            </w:tcBorders>
          </w:tcPr>
          <w:p w14:paraId="5BBBDE44" w14:textId="1B592C00"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Independent of other influencing factors, HD vintage and serum PTH levels were significant determinants of low bone mass and T-scores in </w:t>
            </w:r>
            <w:r w:rsidRPr="0001000C">
              <w:rPr>
                <w:sz w:val="18"/>
                <w:szCs w:val="18"/>
              </w:rPr>
              <w:lastRenderedPageBreak/>
              <w:t>all anatomical sites whereas fetuin-A was an independent predictor in proximal radius, femoral neck, and trochanter</w:t>
            </w:r>
          </w:p>
        </w:tc>
        <w:tc>
          <w:tcPr>
            <w:tcW w:w="297" w:type="pct"/>
            <w:tcBorders>
              <w:top w:val="single" w:sz="4" w:space="0" w:color="auto"/>
              <w:left w:val="single" w:sz="4" w:space="0" w:color="auto"/>
              <w:bottom w:val="single" w:sz="4" w:space="0" w:color="auto"/>
              <w:right w:val="single" w:sz="4" w:space="0" w:color="auto"/>
            </w:tcBorders>
          </w:tcPr>
          <w:p w14:paraId="2511B66A"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8FC525" w14:textId="32617FB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2D8ADE9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38AA2B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8905DF5"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1ED8EAA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DB4708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4DCA659" w14:textId="445721B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FE68BF4" w14:textId="6E9EF58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340" w:type="pct"/>
            <w:tcBorders>
              <w:top w:val="single" w:sz="4" w:space="0" w:color="auto"/>
              <w:left w:val="single" w:sz="4" w:space="0" w:color="auto"/>
              <w:bottom w:val="single" w:sz="4" w:space="0" w:color="auto"/>
              <w:right w:val="single" w:sz="4" w:space="0" w:color="auto"/>
            </w:tcBorders>
          </w:tcPr>
          <w:p w14:paraId="4A9417DC" w14:textId="3A14124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297" w:type="pct"/>
            <w:tcBorders>
              <w:top w:val="single" w:sz="4" w:space="0" w:color="auto"/>
              <w:left w:val="single" w:sz="4" w:space="0" w:color="auto"/>
              <w:bottom w:val="single" w:sz="4" w:space="0" w:color="auto"/>
              <w:right w:val="single" w:sz="4" w:space="0" w:color="auto"/>
            </w:tcBorders>
          </w:tcPr>
          <w:p w14:paraId="2E64357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5637782" w14:textId="0E72A5C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506" w:type="pct"/>
            <w:tcBorders>
              <w:top w:val="single" w:sz="4" w:space="0" w:color="auto"/>
              <w:left w:val="single" w:sz="4" w:space="0" w:color="auto"/>
              <w:bottom w:val="single" w:sz="4" w:space="0" w:color="auto"/>
              <w:right w:val="single" w:sz="4" w:space="0" w:color="auto"/>
            </w:tcBorders>
          </w:tcPr>
          <w:p w14:paraId="63ECA44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67CA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0E0E5B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4AB568F1"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44E63D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B7B3D37" w14:textId="6E4E7E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E84A43" w14:textId="668236D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340" w:type="pct"/>
            <w:tcBorders>
              <w:top w:val="single" w:sz="4" w:space="0" w:color="auto"/>
              <w:left w:val="single" w:sz="4" w:space="0" w:color="auto"/>
              <w:bottom w:val="single" w:sz="4" w:space="0" w:color="auto"/>
              <w:right w:val="single" w:sz="4" w:space="0" w:color="auto"/>
            </w:tcBorders>
          </w:tcPr>
          <w:p w14:paraId="6775B9AA" w14:textId="6BC7D65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297" w:type="pct"/>
            <w:tcBorders>
              <w:top w:val="single" w:sz="4" w:space="0" w:color="auto"/>
              <w:left w:val="single" w:sz="4" w:space="0" w:color="auto"/>
              <w:bottom w:val="single" w:sz="4" w:space="0" w:color="auto"/>
              <w:right w:val="single" w:sz="4" w:space="0" w:color="auto"/>
            </w:tcBorders>
          </w:tcPr>
          <w:p w14:paraId="2A6099F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7000940" w14:textId="0AB4BB6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506" w:type="pct"/>
            <w:tcBorders>
              <w:top w:val="single" w:sz="4" w:space="0" w:color="auto"/>
              <w:left w:val="single" w:sz="4" w:space="0" w:color="auto"/>
              <w:bottom w:val="single" w:sz="4" w:space="0" w:color="auto"/>
              <w:right w:val="single" w:sz="4" w:space="0" w:color="auto"/>
            </w:tcBorders>
          </w:tcPr>
          <w:p w14:paraId="376FB8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0B1DA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7C903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7DE43053"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402" w:type="pct"/>
            <w:tcBorders>
              <w:top w:val="single" w:sz="4" w:space="0" w:color="auto"/>
              <w:left w:val="single" w:sz="4" w:space="0" w:color="auto"/>
              <w:bottom w:val="single" w:sz="4" w:space="0" w:color="auto"/>
              <w:right w:val="single" w:sz="4" w:space="0" w:color="auto"/>
            </w:tcBorders>
          </w:tcPr>
          <w:p w14:paraId="7D47B9A8" w14:textId="49F61D42"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85" w:type="pct"/>
            <w:tcBorders>
              <w:top w:val="single" w:sz="4" w:space="0" w:color="auto"/>
              <w:left w:val="single" w:sz="4" w:space="0" w:color="auto"/>
              <w:bottom w:val="single" w:sz="4" w:space="0" w:color="auto"/>
              <w:right w:val="single" w:sz="4" w:space="0" w:color="auto"/>
            </w:tcBorders>
          </w:tcPr>
          <w:p w14:paraId="35ACA618" w14:textId="5E5851D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B6CACC7" w14:textId="0B0803C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2D21C3" w14:textId="2D6043F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β = 31.0</w:t>
            </w:r>
          </w:p>
        </w:tc>
        <w:tc>
          <w:tcPr>
            <w:tcW w:w="297" w:type="pct"/>
            <w:tcBorders>
              <w:top w:val="single" w:sz="4" w:space="0" w:color="auto"/>
              <w:left w:val="single" w:sz="4" w:space="0" w:color="auto"/>
              <w:bottom w:val="single" w:sz="4" w:space="0" w:color="auto"/>
              <w:right w:val="single" w:sz="4" w:space="0" w:color="auto"/>
            </w:tcBorders>
          </w:tcPr>
          <w:p w14:paraId="05751D05" w14:textId="6C53A45E"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78E700DC" w14:textId="5BDA5EF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118F307" w14:textId="4CFDC2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97" w:type="pct"/>
            <w:tcBorders>
              <w:top w:val="single" w:sz="4" w:space="0" w:color="auto"/>
              <w:left w:val="single" w:sz="4" w:space="0" w:color="auto"/>
              <w:bottom w:val="single" w:sz="4" w:space="0" w:color="auto"/>
              <w:right w:val="single" w:sz="4" w:space="0" w:color="auto"/>
            </w:tcBorders>
          </w:tcPr>
          <w:p w14:paraId="45303E2A" w14:textId="2F8F7AF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70" w:type="pct"/>
            <w:tcBorders>
              <w:top w:val="single" w:sz="4" w:space="0" w:color="auto"/>
              <w:left w:val="single" w:sz="4" w:space="0" w:color="auto"/>
              <w:bottom w:val="single" w:sz="4" w:space="0" w:color="auto"/>
            </w:tcBorders>
          </w:tcPr>
          <w:p w14:paraId="66CDBD4D" w14:textId="24022BE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CA2EA9" w:rsidRPr="0001000C" w14:paraId="6B060A0D"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7CFC8D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19DDA4A" w14:textId="43AA501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FCC3DB2" w14:textId="32FB2F0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6967B665" w14:textId="5102CCF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β = -1.44</w:t>
            </w:r>
          </w:p>
        </w:tc>
        <w:tc>
          <w:tcPr>
            <w:tcW w:w="297" w:type="pct"/>
            <w:tcBorders>
              <w:top w:val="single" w:sz="4" w:space="0" w:color="auto"/>
              <w:left w:val="single" w:sz="4" w:space="0" w:color="auto"/>
              <w:bottom w:val="single" w:sz="4" w:space="0" w:color="auto"/>
              <w:right w:val="single" w:sz="4" w:space="0" w:color="auto"/>
            </w:tcBorders>
          </w:tcPr>
          <w:p w14:paraId="4ACD2D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C5CA41A" w14:textId="63796C23"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491043C6" w14:textId="0793FA6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97" w:type="pct"/>
            <w:tcBorders>
              <w:top w:val="single" w:sz="4" w:space="0" w:color="auto"/>
              <w:left w:val="single" w:sz="4" w:space="0" w:color="auto"/>
              <w:bottom w:val="single" w:sz="4" w:space="0" w:color="auto"/>
              <w:right w:val="single" w:sz="4" w:space="0" w:color="auto"/>
            </w:tcBorders>
          </w:tcPr>
          <w:p w14:paraId="1004E3F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AA36D3" w14:textId="42A08B0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587B9829"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CD69F97"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3C63C0" w14:textId="7958C04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6CB6A6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4BCFCD4" w14:textId="72643EE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297" w:type="pct"/>
            <w:tcBorders>
              <w:top w:val="single" w:sz="4" w:space="0" w:color="auto"/>
              <w:left w:val="single" w:sz="4" w:space="0" w:color="auto"/>
              <w:bottom w:val="single" w:sz="4" w:space="0" w:color="auto"/>
              <w:right w:val="single" w:sz="4" w:space="0" w:color="auto"/>
            </w:tcBorders>
          </w:tcPr>
          <w:p w14:paraId="413C38F1"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E614CE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5D0A545"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61100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6AF91D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D4C0558"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CA2EA9" w:rsidRPr="0001000C" w:rsidRDefault="00CA2EA9" w:rsidP="00F83DE2">
            <w:pPr>
              <w:rPr>
                <w:sz w:val="18"/>
                <w:szCs w:val="18"/>
              </w:rPr>
            </w:pPr>
            <w:r w:rsidRPr="0001000C">
              <w:rPr>
                <w:sz w:val="18"/>
                <w:szCs w:val="18"/>
              </w:rPr>
              <w:fldChar w:fldCharType="begin" w:fldLock="1"/>
            </w:r>
            <w:r w:rsidR="007C6E1C">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402" w:type="pct"/>
            <w:tcBorders>
              <w:top w:val="single" w:sz="4" w:space="0" w:color="auto"/>
              <w:left w:val="single" w:sz="4" w:space="0" w:color="auto"/>
              <w:bottom w:val="single" w:sz="4" w:space="0" w:color="auto"/>
              <w:right w:val="single" w:sz="4" w:space="0" w:color="auto"/>
            </w:tcBorders>
          </w:tcPr>
          <w:p w14:paraId="38FD6E6F" w14:textId="67222892" w:rsidR="00CA2EA9" w:rsidRPr="0001000C" w:rsidRDefault="007C6E9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85" w:type="pct"/>
            <w:tcBorders>
              <w:top w:val="single" w:sz="4" w:space="0" w:color="auto"/>
              <w:left w:val="single" w:sz="4" w:space="0" w:color="auto"/>
              <w:bottom w:val="single" w:sz="4" w:space="0" w:color="auto"/>
              <w:right w:val="single" w:sz="4" w:space="0" w:color="auto"/>
            </w:tcBorders>
          </w:tcPr>
          <w:p w14:paraId="57AF374B" w14:textId="30B55EA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7E92929" w14:textId="369F56F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46DCFFD5" w14:textId="4104348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297" w:type="pct"/>
            <w:tcBorders>
              <w:top w:val="single" w:sz="4" w:space="0" w:color="auto"/>
              <w:left w:val="single" w:sz="4" w:space="0" w:color="auto"/>
              <w:bottom w:val="single" w:sz="4" w:space="0" w:color="auto"/>
              <w:right w:val="single" w:sz="4" w:space="0" w:color="auto"/>
            </w:tcBorders>
          </w:tcPr>
          <w:p w14:paraId="274F64A0" w14:textId="36FAE94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BD4043A" w14:textId="158C3A4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506" w:type="pct"/>
            <w:tcBorders>
              <w:top w:val="single" w:sz="4" w:space="0" w:color="auto"/>
              <w:left w:val="single" w:sz="4" w:space="0" w:color="auto"/>
              <w:bottom w:val="single" w:sz="4" w:space="0" w:color="auto"/>
              <w:right w:val="single" w:sz="4" w:space="0" w:color="auto"/>
            </w:tcBorders>
          </w:tcPr>
          <w:p w14:paraId="7FB2DE1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FEFAF7" w14:textId="5709481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4FEE8AB4" w14:textId="2337CA3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CA2EA9" w:rsidRPr="0001000C" w14:paraId="7FECFA7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CA2EA9" w:rsidRPr="0001000C" w:rsidRDefault="007C6E1C" w:rsidP="00F83DE2">
            <w:pPr>
              <w:rPr>
                <w:sz w:val="18"/>
                <w:szCs w:val="18"/>
              </w:rPr>
            </w:pPr>
            <w:r>
              <w:rPr>
                <w:sz w:val="18"/>
                <w:szCs w:val="18"/>
              </w:rPr>
              <w:fldChar w:fldCharType="begin" w:fldLock="1"/>
            </w:r>
            <w:r w:rsidR="0068000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w:t>
            </w:r>
            <w:r w:rsidRPr="00A94742">
              <w:rPr>
                <w:sz w:val="18"/>
                <w:szCs w:val="18"/>
              </w:rPr>
              <w:lastRenderedPageBreak/>
              <w:t>00360230</w:t>
            </w:r>
          </w:p>
        </w:tc>
        <w:tc>
          <w:tcPr>
            <w:tcW w:w="402" w:type="pct"/>
            <w:tcBorders>
              <w:top w:val="single" w:sz="4" w:space="0" w:color="auto"/>
              <w:left w:val="single" w:sz="4" w:space="0" w:color="auto"/>
              <w:bottom w:val="single" w:sz="4" w:space="0" w:color="auto"/>
              <w:right w:val="single" w:sz="4" w:space="0" w:color="auto"/>
            </w:tcBorders>
          </w:tcPr>
          <w:p w14:paraId="3ECA594B" w14:textId="3362E610"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85" w:type="pct"/>
            <w:tcBorders>
              <w:top w:val="single" w:sz="4" w:space="0" w:color="auto"/>
              <w:left w:val="single" w:sz="4" w:space="0" w:color="auto"/>
              <w:bottom w:val="single" w:sz="4" w:space="0" w:color="auto"/>
              <w:right w:val="single" w:sz="4" w:space="0" w:color="auto"/>
            </w:tcBorders>
          </w:tcPr>
          <w:p w14:paraId="66F4DF12" w14:textId="7D9B4F9F" w:rsidR="00CA2EA9" w:rsidRPr="0001000C" w:rsidRDefault="00FC6AF3"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B1E9047" w14:textId="7FF3CD1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3E91CC5C" w14:textId="0E5367A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A59B3B8" w14:textId="30BD4C23"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E5092ED" w14:textId="5A097806"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54217C51" w14:textId="1B657B2C"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23AB10AF" w14:textId="1FFDBD3F"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74ABDA92" w14:textId="601E3640"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A94742" w:rsidRPr="0001000C" w14:paraId="5FE2AFC8"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A94742" w:rsidRPr="0001000C" w:rsidRDefault="00A94742"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F33C9A1"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AC1BCB7" w14:textId="73D07560"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571667D" w14:textId="7F99C2F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340" w:type="pct"/>
            <w:tcBorders>
              <w:top w:val="single" w:sz="4" w:space="0" w:color="auto"/>
              <w:left w:val="single" w:sz="4" w:space="0" w:color="auto"/>
              <w:bottom w:val="single" w:sz="4" w:space="0" w:color="auto"/>
              <w:right w:val="single" w:sz="4" w:space="0" w:color="auto"/>
            </w:tcBorders>
          </w:tcPr>
          <w:p w14:paraId="2A75911E" w14:textId="351E6476"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B4CFF37"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3E7E095" w14:textId="31907E1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19F9ADC" w14:textId="100A7A94"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63049E8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34241CA"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A94742" w:rsidRPr="0001000C" w14:paraId="11EFCE1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A94742" w:rsidRPr="0001000C" w:rsidRDefault="00A94742"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BBF326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0FD27F4"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AF29E9F" w14:textId="77777777"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8BC1194" w14:textId="735A3D0C"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1FB301C"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7177BD"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80B7823" w14:textId="4F635E1A" w:rsidR="00A94742" w:rsidRDefault="00A21BC5"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3B0C8E7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C22419"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396D8870"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1D288C" w:rsidRPr="0001000C" w:rsidRDefault="001D288C" w:rsidP="001D288C">
            <w:pPr>
              <w:rPr>
                <w:sz w:val="18"/>
                <w:szCs w:val="18"/>
              </w:rPr>
            </w:pPr>
            <w:r>
              <w:rPr>
                <w:sz w:val="18"/>
                <w:szCs w:val="18"/>
              </w:rPr>
              <w:fldChar w:fldCharType="begin" w:fldLock="1"/>
            </w:r>
            <w:r w:rsidR="00363928">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402" w:type="pct"/>
            <w:tcBorders>
              <w:top w:val="single" w:sz="4" w:space="0" w:color="auto"/>
              <w:left w:val="single" w:sz="4" w:space="0" w:color="auto"/>
              <w:bottom w:val="single" w:sz="4" w:space="0" w:color="auto"/>
              <w:right w:val="single" w:sz="4" w:space="0" w:color="auto"/>
            </w:tcBorders>
          </w:tcPr>
          <w:p w14:paraId="0405B261" w14:textId="6A5C08C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85" w:type="pct"/>
            <w:tcBorders>
              <w:top w:val="single" w:sz="4" w:space="0" w:color="auto"/>
              <w:left w:val="single" w:sz="4" w:space="0" w:color="auto"/>
              <w:bottom w:val="single" w:sz="4" w:space="0" w:color="auto"/>
              <w:right w:val="single" w:sz="4" w:space="0" w:color="auto"/>
            </w:tcBorders>
          </w:tcPr>
          <w:p w14:paraId="6998E00B" w14:textId="41BD89E6"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D7F7AA" w14:textId="26A3733E"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044FD4B" w14:textId="29CB1988"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297" w:type="pct"/>
            <w:tcBorders>
              <w:top w:val="single" w:sz="4" w:space="0" w:color="auto"/>
              <w:left w:val="single" w:sz="4" w:space="0" w:color="auto"/>
              <w:bottom w:val="single" w:sz="4" w:space="0" w:color="auto"/>
              <w:right w:val="single" w:sz="4" w:space="0" w:color="auto"/>
            </w:tcBorders>
          </w:tcPr>
          <w:p w14:paraId="71B5D320" w14:textId="1B8A2842"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7716B42" w14:textId="3E093EA3"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506" w:type="pct"/>
            <w:tcBorders>
              <w:top w:val="single" w:sz="4" w:space="0" w:color="auto"/>
              <w:left w:val="single" w:sz="4" w:space="0" w:color="auto"/>
              <w:bottom w:val="single" w:sz="4" w:space="0" w:color="auto"/>
              <w:right w:val="single" w:sz="4" w:space="0" w:color="auto"/>
            </w:tcBorders>
          </w:tcPr>
          <w:p w14:paraId="052CBC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3A598B" w14:textId="6A7BE98F"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70" w:type="pct"/>
            <w:tcBorders>
              <w:top w:val="single" w:sz="4" w:space="0" w:color="auto"/>
              <w:left w:val="single" w:sz="4" w:space="0" w:color="auto"/>
              <w:bottom w:val="single" w:sz="4" w:space="0" w:color="auto"/>
            </w:tcBorders>
          </w:tcPr>
          <w:p w14:paraId="7989E044" w14:textId="78F9847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1D288C" w:rsidRPr="0001000C" w14:paraId="467C1B48"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1D288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1D288C" w:rsidRPr="0068000A"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E5157CB"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1A1E66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B11E226" w14:textId="40B19E94"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1DC3FD" w14:textId="6F9F424E"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297" w:type="pct"/>
            <w:tcBorders>
              <w:top w:val="single" w:sz="4" w:space="0" w:color="auto"/>
              <w:left w:val="single" w:sz="4" w:space="0" w:color="auto"/>
              <w:bottom w:val="single" w:sz="4" w:space="0" w:color="auto"/>
              <w:right w:val="single" w:sz="4" w:space="0" w:color="auto"/>
            </w:tcBorders>
          </w:tcPr>
          <w:p w14:paraId="28F4A83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E6F238"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2E721D0"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090FB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EADA41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77CD6E1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1D288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1D288C" w:rsidRPr="0068000A"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2335696"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68D969A"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D7712D" w14:textId="65381BB4"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41DC661" w14:textId="23024984" w:rsidR="001D288C" w:rsidRPr="00947332"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297" w:type="pct"/>
            <w:tcBorders>
              <w:top w:val="single" w:sz="4" w:space="0" w:color="auto"/>
              <w:left w:val="single" w:sz="4" w:space="0" w:color="auto"/>
              <w:bottom w:val="single" w:sz="4" w:space="0" w:color="auto"/>
              <w:right w:val="single" w:sz="4" w:space="0" w:color="auto"/>
            </w:tcBorders>
          </w:tcPr>
          <w:p w14:paraId="45505AD1"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6B8ED20"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F6DBF5C"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0532B59"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1B2EA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2874C93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E8C6F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C9E69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4423D4C"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C3678BC" w14:textId="38384C8D"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297" w:type="pct"/>
            <w:tcBorders>
              <w:top w:val="single" w:sz="4" w:space="0" w:color="auto"/>
              <w:left w:val="single" w:sz="4" w:space="0" w:color="auto"/>
              <w:bottom w:val="single" w:sz="4" w:space="0" w:color="auto"/>
              <w:right w:val="single" w:sz="4" w:space="0" w:color="auto"/>
            </w:tcBorders>
          </w:tcPr>
          <w:p w14:paraId="40C27BF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01AB15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B12EF37"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06FCDD3"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C37EC6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0FE2F3F0"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6ACC9C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C5A6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27FCA3E" w14:textId="5CF3B680"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340" w:type="pct"/>
            <w:tcBorders>
              <w:top w:val="single" w:sz="4" w:space="0" w:color="auto"/>
              <w:left w:val="single" w:sz="4" w:space="0" w:color="auto"/>
              <w:bottom w:val="single" w:sz="4" w:space="0" w:color="auto"/>
              <w:right w:val="single" w:sz="4" w:space="0" w:color="auto"/>
            </w:tcBorders>
          </w:tcPr>
          <w:p w14:paraId="7B7E629E" w14:textId="086311EB" w:rsidR="001D288C" w:rsidRDefault="00EA199B"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297" w:type="pct"/>
            <w:tcBorders>
              <w:top w:val="single" w:sz="4" w:space="0" w:color="auto"/>
              <w:left w:val="single" w:sz="4" w:space="0" w:color="auto"/>
              <w:bottom w:val="single" w:sz="4" w:space="0" w:color="auto"/>
              <w:right w:val="single" w:sz="4" w:space="0" w:color="auto"/>
            </w:tcBorders>
          </w:tcPr>
          <w:p w14:paraId="3A9A4D2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8E7E0D" w14:textId="1D508CB0" w:rsidR="001D288C" w:rsidRPr="0001000C" w:rsidRDefault="009E0A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506" w:type="pct"/>
            <w:tcBorders>
              <w:top w:val="single" w:sz="4" w:space="0" w:color="auto"/>
              <w:left w:val="single" w:sz="4" w:space="0" w:color="auto"/>
              <w:bottom w:val="single" w:sz="4" w:space="0" w:color="auto"/>
              <w:right w:val="single" w:sz="4" w:space="0" w:color="auto"/>
            </w:tcBorders>
          </w:tcPr>
          <w:p w14:paraId="11868AF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18F1D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A5A28F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38C4B3C4"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4986D1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69F03B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D5E924B" w14:textId="185E9603"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4C1466A" w14:textId="77777777" w:rsidR="001D288C" w:rsidRPr="009B6FE9"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297" w:type="pct"/>
            <w:tcBorders>
              <w:top w:val="single" w:sz="4" w:space="0" w:color="auto"/>
              <w:left w:val="single" w:sz="4" w:space="0" w:color="auto"/>
              <w:bottom w:val="single" w:sz="4" w:space="0" w:color="auto"/>
              <w:right w:val="single" w:sz="4" w:space="0" w:color="auto"/>
            </w:tcBorders>
          </w:tcPr>
          <w:p w14:paraId="1675CCF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0449D8F" w14:textId="1E50B079"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35D468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6758C6"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3C5727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56F75" w:rsidRPr="0001000C" w14:paraId="6C5E1439"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156F75" w:rsidRPr="0001000C" w:rsidRDefault="00CE7EA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w:t>
            </w:r>
            <w:r w:rsidRPr="00363928">
              <w:rPr>
                <w:sz w:val="18"/>
                <w:szCs w:val="18"/>
              </w:rPr>
              <w:lastRenderedPageBreak/>
              <w:t>10-6</w:t>
            </w:r>
          </w:p>
        </w:tc>
        <w:tc>
          <w:tcPr>
            <w:tcW w:w="402" w:type="pct"/>
            <w:tcBorders>
              <w:top w:val="single" w:sz="4" w:space="0" w:color="auto"/>
              <w:left w:val="single" w:sz="4" w:space="0" w:color="auto"/>
              <w:bottom w:val="single" w:sz="4" w:space="0" w:color="auto"/>
              <w:right w:val="single" w:sz="4" w:space="0" w:color="auto"/>
            </w:tcBorders>
          </w:tcPr>
          <w:p w14:paraId="3A622C1E" w14:textId="689F73DF"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85" w:type="pct"/>
            <w:tcBorders>
              <w:top w:val="single" w:sz="4" w:space="0" w:color="auto"/>
              <w:left w:val="single" w:sz="4" w:space="0" w:color="auto"/>
              <w:bottom w:val="single" w:sz="4" w:space="0" w:color="auto"/>
              <w:right w:val="single" w:sz="4" w:space="0" w:color="auto"/>
            </w:tcBorders>
          </w:tcPr>
          <w:p w14:paraId="63434FF1" w14:textId="370AD50E"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5EB09C" w14:textId="41EF9239" w:rsidR="00156F75" w:rsidRDefault="001A0F01"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AA2544" w14:textId="63A2C393" w:rsidR="00156F75" w:rsidRPr="009B6FE9" w:rsidRDefault="008471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297" w:type="pct"/>
            <w:tcBorders>
              <w:top w:val="single" w:sz="4" w:space="0" w:color="auto"/>
              <w:left w:val="single" w:sz="4" w:space="0" w:color="auto"/>
              <w:bottom w:val="single" w:sz="4" w:space="0" w:color="auto"/>
              <w:right w:val="single" w:sz="4" w:space="0" w:color="auto"/>
            </w:tcBorders>
          </w:tcPr>
          <w:p w14:paraId="41647E51" w14:textId="649B00A3" w:rsidR="00156F75" w:rsidRPr="0001000C" w:rsidRDefault="00CD501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74EB062" w14:textId="5E76074E"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sidR="0084717E">
              <w:rPr>
                <w:sz w:val="18"/>
                <w:szCs w:val="18"/>
              </w:rPr>
              <w:t xml:space="preserve"> &amp; CACS</w:t>
            </w:r>
          </w:p>
        </w:tc>
        <w:tc>
          <w:tcPr>
            <w:tcW w:w="506" w:type="pct"/>
            <w:tcBorders>
              <w:top w:val="single" w:sz="4" w:space="0" w:color="auto"/>
              <w:left w:val="single" w:sz="4" w:space="0" w:color="auto"/>
              <w:bottom w:val="single" w:sz="4" w:space="0" w:color="auto"/>
              <w:right w:val="single" w:sz="4" w:space="0" w:color="auto"/>
            </w:tcBorders>
          </w:tcPr>
          <w:p w14:paraId="30D179F7" w14:textId="77777777" w:rsidR="00156F75"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F40D4D1" w14:textId="0A1EA278"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70" w:type="pct"/>
            <w:tcBorders>
              <w:top w:val="single" w:sz="4" w:space="0" w:color="auto"/>
              <w:left w:val="single" w:sz="4" w:space="0" w:color="auto"/>
              <w:bottom w:val="single" w:sz="4" w:space="0" w:color="auto"/>
            </w:tcBorders>
          </w:tcPr>
          <w:p w14:paraId="253138D5" w14:textId="01AB20E9"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A82281" w:rsidRPr="0001000C" w14:paraId="68606058" w14:textId="77777777" w:rsidTr="00CC3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A82281" w:rsidRDefault="00A82281"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A82281" w:rsidRPr="00363928"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349C082" w14:textId="77777777" w:rsidR="00A82281" w:rsidRPr="00363928"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F6B1AE9"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AF434C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598E7B1" w14:textId="2C552561" w:rsidR="00A82281" w:rsidRPr="009B6FE9"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w:t>
            </w:r>
            <w:r w:rsidR="0084717E">
              <w:rPr>
                <w:sz w:val="18"/>
                <w:szCs w:val="18"/>
              </w:rPr>
              <w:t>x</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297" w:type="pct"/>
            <w:tcBorders>
              <w:top w:val="single" w:sz="4" w:space="0" w:color="auto"/>
              <w:left w:val="single" w:sz="4" w:space="0" w:color="auto"/>
              <w:bottom w:val="single" w:sz="4" w:space="0" w:color="auto"/>
              <w:right w:val="single" w:sz="4" w:space="0" w:color="auto"/>
            </w:tcBorders>
          </w:tcPr>
          <w:p w14:paraId="15FD5CC0" w14:textId="77777777" w:rsidR="00A82281" w:rsidRPr="0001000C"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DBF75C"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8AD547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8D72F4"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97FD6CD"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CC3C27" w:rsidRPr="0001000C" w14:paraId="26E0746B"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CC3C27" w:rsidRDefault="00CC3C27"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CC3C27" w:rsidRPr="00363928"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CBEF56D" w14:textId="77777777" w:rsidR="00CC3C27" w:rsidRPr="00363928"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4DA5BE5"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8043F6E" w14:textId="29F06C32" w:rsidR="00CC3C27" w:rsidRDefault="001A0F01"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w:t>
            </w:r>
            <w:r w:rsidR="0084717E">
              <w:rPr>
                <w:sz w:val="18"/>
                <w:szCs w:val="18"/>
              </w:rPr>
              <w:t xml:space="preserve"> (1-SD increase)</w:t>
            </w:r>
          </w:p>
        </w:tc>
        <w:tc>
          <w:tcPr>
            <w:tcW w:w="1340" w:type="pct"/>
            <w:tcBorders>
              <w:top w:val="single" w:sz="4" w:space="0" w:color="auto"/>
              <w:left w:val="single" w:sz="4" w:space="0" w:color="auto"/>
              <w:bottom w:val="single" w:sz="4" w:space="0" w:color="auto"/>
              <w:right w:val="single" w:sz="4" w:space="0" w:color="auto"/>
            </w:tcBorders>
          </w:tcPr>
          <w:p w14:paraId="26020D45" w14:textId="0214946A" w:rsidR="00CC3C27" w:rsidRPr="009B6FE9" w:rsidRDefault="0084717E"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297" w:type="pct"/>
            <w:tcBorders>
              <w:top w:val="single" w:sz="4" w:space="0" w:color="auto"/>
              <w:left w:val="single" w:sz="4" w:space="0" w:color="auto"/>
              <w:bottom w:val="single" w:sz="4" w:space="0" w:color="auto"/>
              <w:right w:val="single" w:sz="4" w:space="0" w:color="auto"/>
            </w:tcBorders>
          </w:tcPr>
          <w:p w14:paraId="37C3CD49" w14:textId="77777777" w:rsidR="00CC3C27"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DA72C5A"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15D79CC"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A165FC0"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7641E06"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A0F01" w:rsidRPr="0001000C" w14:paraId="17213D11" w14:textId="77777777" w:rsidTr="00CC3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395B59D"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1652B3F"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38AFE2" w14:textId="733E95CA"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801C4E5" w14:textId="77777777" w:rsidR="001A0F01" w:rsidRPr="00CC3C27"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1A0F01" w:rsidRPr="009B6FE9"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297" w:type="pct"/>
            <w:tcBorders>
              <w:top w:val="single" w:sz="4" w:space="0" w:color="auto"/>
              <w:left w:val="single" w:sz="4" w:space="0" w:color="auto"/>
              <w:bottom w:val="single" w:sz="4" w:space="0" w:color="auto"/>
              <w:right w:val="single" w:sz="4" w:space="0" w:color="auto"/>
            </w:tcBorders>
          </w:tcPr>
          <w:p w14:paraId="678119D2" w14:textId="77777777" w:rsidR="001A0F01" w:rsidRPr="0001000C"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EC87BD8"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C43FAD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6FBD19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5A5725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1A0F01" w:rsidRPr="0001000C" w14:paraId="626895BE"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1A0F01" w:rsidRPr="00363928"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A06C193" w14:textId="77777777" w:rsidR="001A0F01" w:rsidRPr="00363928"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03CFFE5"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F319F5A" w14:textId="33AF3BEF" w:rsidR="001A0F01" w:rsidRDefault="00CD501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w:t>
            </w:r>
            <w:r w:rsidR="001A0F01">
              <w:rPr>
                <w:sz w:val="18"/>
                <w:szCs w:val="18"/>
              </w:rPr>
              <w:t>ge</w:t>
            </w:r>
            <w:r>
              <w:rPr>
                <w:sz w:val="18"/>
                <w:szCs w:val="18"/>
              </w:rPr>
              <w:t xml:space="preserve"> (1-SD increase)</w:t>
            </w:r>
          </w:p>
        </w:tc>
        <w:tc>
          <w:tcPr>
            <w:tcW w:w="1340" w:type="pct"/>
            <w:tcBorders>
              <w:top w:val="single" w:sz="4" w:space="0" w:color="auto"/>
              <w:left w:val="single" w:sz="4" w:space="0" w:color="auto"/>
              <w:bottom w:val="single" w:sz="4" w:space="0" w:color="auto"/>
              <w:right w:val="single" w:sz="4" w:space="0" w:color="auto"/>
            </w:tcBorders>
          </w:tcPr>
          <w:p w14:paraId="6DBB0B26" w14:textId="6E630A97" w:rsidR="001A0F01" w:rsidRPr="009B6FE9" w:rsidRDefault="00CD501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297" w:type="pct"/>
            <w:tcBorders>
              <w:top w:val="single" w:sz="4" w:space="0" w:color="auto"/>
              <w:left w:val="single" w:sz="4" w:space="0" w:color="auto"/>
              <w:bottom w:val="single" w:sz="4" w:space="0" w:color="auto"/>
              <w:right w:val="single" w:sz="4" w:space="0" w:color="auto"/>
            </w:tcBorders>
          </w:tcPr>
          <w:p w14:paraId="3BA795A9" w14:textId="77777777" w:rsidR="001A0F01" w:rsidRPr="0001000C"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27253AC1"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A4BC718"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821BA6A"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0F92E0E"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1A0F01" w:rsidRPr="0001000C" w14:paraId="45B6E0C1" w14:textId="77777777" w:rsidTr="00CE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85D4615"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D56998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E4C9A4B" w14:textId="57E83C33"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340" w:type="pct"/>
            <w:tcBorders>
              <w:top w:val="single" w:sz="4" w:space="0" w:color="auto"/>
              <w:left w:val="single" w:sz="4" w:space="0" w:color="auto"/>
              <w:bottom w:val="single" w:sz="4" w:space="0" w:color="auto"/>
              <w:right w:val="single" w:sz="4" w:space="0" w:color="auto"/>
            </w:tcBorders>
          </w:tcPr>
          <w:p w14:paraId="0BC82FAD" w14:textId="7BCDA43E" w:rsidR="001A0F01" w:rsidRPr="009B6FE9" w:rsidRDefault="00CD5014"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297" w:type="pct"/>
            <w:tcBorders>
              <w:top w:val="single" w:sz="4" w:space="0" w:color="auto"/>
              <w:left w:val="single" w:sz="4" w:space="0" w:color="auto"/>
              <w:bottom w:val="single" w:sz="4" w:space="0" w:color="auto"/>
              <w:right w:val="single" w:sz="4" w:space="0" w:color="auto"/>
            </w:tcBorders>
          </w:tcPr>
          <w:p w14:paraId="19D9C037" w14:textId="77777777" w:rsidR="001A0F01" w:rsidRPr="0001000C"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1AFB294"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C62C53C"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357719"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226CDEE"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CE7EAD" w:rsidRPr="0001000C" w14:paraId="4F6BE8B6" w14:textId="77777777" w:rsidTr="00CE7EA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CE7EAD" w:rsidRDefault="00CE7EAD" w:rsidP="001A0F01">
            <w:pPr>
              <w:rPr>
                <w:sz w:val="18"/>
                <w:szCs w:val="18"/>
              </w:rPr>
            </w:pPr>
            <w:r>
              <w:rPr>
                <w:sz w:val="18"/>
                <w:szCs w:val="18"/>
              </w:rPr>
              <w:fldChar w:fldCharType="begin" w:fldLock="1"/>
            </w:r>
            <w:r w:rsidR="007757A5">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CE7EAD"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CE7EAD" w:rsidRPr="00363928"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402" w:type="pct"/>
            <w:tcBorders>
              <w:top w:val="single" w:sz="4" w:space="0" w:color="auto"/>
              <w:left w:val="single" w:sz="4" w:space="0" w:color="auto"/>
              <w:bottom w:val="single" w:sz="4" w:space="0" w:color="auto"/>
              <w:right w:val="single" w:sz="4" w:space="0" w:color="auto"/>
            </w:tcBorders>
          </w:tcPr>
          <w:p w14:paraId="0C719FB7" w14:textId="5F151661" w:rsidR="00CE7EAD" w:rsidRPr="00363928"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85" w:type="pct"/>
            <w:tcBorders>
              <w:top w:val="single" w:sz="4" w:space="0" w:color="auto"/>
              <w:left w:val="single" w:sz="4" w:space="0" w:color="auto"/>
              <w:bottom w:val="single" w:sz="4" w:space="0" w:color="auto"/>
              <w:right w:val="single" w:sz="4" w:space="0" w:color="auto"/>
            </w:tcBorders>
          </w:tcPr>
          <w:p w14:paraId="7E08E81F" w14:textId="4ED112C9" w:rsidR="00CE7EAD"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36BDF9C1" w14:textId="6146D294" w:rsidR="00CE7EAD" w:rsidRDefault="007141D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340" w:type="pct"/>
            <w:tcBorders>
              <w:top w:val="single" w:sz="4" w:space="0" w:color="auto"/>
              <w:left w:val="single" w:sz="4" w:space="0" w:color="auto"/>
              <w:bottom w:val="single" w:sz="4" w:space="0" w:color="auto"/>
              <w:right w:val="single" w:sz="4" w:space="0" w:color="auto"/>
            </w:tcBorders>
          </w:tcPr>
          <w:p w14:paraId="31232AC5" w14:textId="35D6B86B" w:rsidR="00CE7EAD" w:rsidRDefault="007141D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sidR="00F04C8E">
              <w:rPr>
                <w:sz w:val="18"/>
                <w:szCs w:val="18"/>
              </w:rPr>
              <w:t xml:space="preserve">– </w:t>
            </w:r>
            <w:r w:rsidRPr="007141D0">
              <w:rPr>
                <w:sz w:val="18"/>
                <w:szCs w:val="18"/>
              </w:rPr>
              <w:t>21.3%)</w:t>
            </w:r>
          </w:p>
        </w:tc>
        <w:tc>
          <w:tcPr>
            <w:tcW w:w="297" w:type="pct"/>
            <w:tcBorders>
              <w:top w:val="single" w:sz="4" w:space="0" w:color="auto"/>
              <w:left w:val="single" w:sz="4" w:space="0" w:color="auto"/>
              <w:bottom w:val="single" w:sz="4" w:space="0" w:color="auto"/>
              <w:right w:val="single" w:sz="4" w:space="0" w:color="auto"/>
            </w:tcBorders>
          </w:tcPr>
          <w:p w14:paraId="2D2C9040" w14:textId="6A70ADCF" w:rsidR="00CE7EAD" w:rsidRPr="0001000C" w:rsidRDefault="00B22D2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1A6A212" w14:textId="23E9846C" w:rsidR="00CE7EAD" w:rsidRDefault="00CE7EA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0A45692" w14:textId="77777777" w:rsidR="00CE7EAD" w:rsidRDefault="00CE7EA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99E434" w14:textId="3735300B" w:rsidR="00CE7EAD" w:rsidRDefault="00851B52"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70" w:type="pct"/>
            <w:tcBorders>
              <w:top w:val="single" w:sz="4" w:space="0" w:color="auto"/>
              <w:left w:val="single" w:sz="4" w:space="0" w:color="auto"/>
              <w:bottom w:val="single" w:sz="4" w:space="0" w:color="auto"/>
            </w:tcBorders>
          </w:tcPr>
          <w:p w14:paraId="3A182574" w14:textId="77777777" w:rsidR="00CE7EAD" w:rsidRDefault="00851B52"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DE7C16" w:rsidRDefault="00DE7C16"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22D20" w:rsidRPr="0001000C" w14:paraId="5C232E06" w14:textId="77777777" w:rsidTr="006A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B22D20" w:rsidRDefault="00B22D20"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B22D20" w:rsidRPr="00363928"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0D10AC7" w14:textId="77777777" w:rsidR="00B22D20" w:rsidRPr="00363928"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E9731E2" w14:textId="6B317CED"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496190C7" w14:textId="290CA4F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340" w:type="pct"/>
            <w:tcBorders>
              <w:top w:val="single" w:sz="4" w:space="0" w:color="auto"/>
              <w:left w:val="single" w:sz="4" w:space="0" w:color="auto"/>
              <w:bottom w:val="single" w:sz="4" w:space="0" w:color="auto"/>
              <w:right w:val="single" w:sz="4" w:space="0" w:color="auto"/>
            </w:tcBorders>
          </w:tcPr>
          <w:p w14:paraId="3EFC0ECA" w14:textId="399D1320" w:rsidR="00B22D20" w:rsidRDefault="00682DE1"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297" w:type="pct"/>
            <w:tcBorders>
              <w:top w:val="single" w:sz="4" w:space="0" w:color="auto"/>
              <w:left w:val="single" w:sz="4" w:space="0" w:color="auto"/>
              <w:bottom w:val="single" w:sz="4" w:space="0" w:color="auto"/>
              <w:right w:val="single" w:sz="4" w:space="0" w:color="auto"/>
            </w:tcBorders>
          </w:tcPr>
          <w:p w14:paraId="66D035D2" w14:textId="77777777" w:rsidR="00B22D20" w:rsidRPr="0001000C"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AD9C58" w14:textId="609C3E1C"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506" w:type="pct"/>
            <w:tcBorders>
              <w:top w:val="single" w:sz="4" w:space="0" w:color="auto"/>
              <w:left w:val="single" w:sz="4" w:space="0" w:color="auto"/>
              <w:bottom w:val="single" w:sz="4" w:space="0" w:color="auto"/>
              <w:right w:val="single" w:sz="4" w:space="0" w:color="auto"/>
            </w:tcBorders>
          </w:tcPr>
          <w:p w14:paraId="0B53BAC2"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6304F56"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606C30"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682DE1" w:rsidRPr="0001000C" w14:paraId="6DA9E2AB" w14:textId="77777777" w:rsidTr="006A10C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682DE1" w:rsidRDefault="00682DE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682DE1" w:rsidRPr="00363928"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7958FE3" w14:textId="77777777" w:rsidR="00682DE1" w:rsidRPr="00363928"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FBDAF23"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AF4A9FC"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3729DAF9" w14:textId="48C2602E"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297" w:type="pct"/>
            <w:tcBorders>
              <w:top w:val="single" w:sz="4" w:space="0" w:color="auto"/>
              <w:left w:val="single" w:sz="4" w:space="0" w:color="auto"/>
              <w:bottom w:val="single" w:sz="4" w:space="0" w:color="auto"/>
              <w:right w:val="single" w:sz="4" w:space="0" w:color="auto"/>
            </w:tcBorders>
          </w:tcPr>
          <w:p w14:paraId="5BC265A9" w14:textId="77777777" w:rsidR="00682DE1" w:rsidRPr="0001000C"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BC2F11D"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0A8D4E2"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7FB926E"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2D65DE"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82DE1" w:rsidRPr="0001000C" w14:paraId="540B0E2A" w14:textId="77777777" w:rsidTr="00D23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682DE1" w:rsidRDefault="00682DE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682DE1" w:rsidRPr="00363928"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C6599D1" w14:textId="77777777" w:rsidR="00682DE1" w:rsidRPr="00363928"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CAD405"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34AFA3"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042E8AA" w14:textId="62EBCFB8" w:rsidR="00682DE1" w:rsidRPr="006A10CB"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297" w:type="pct"/>
            <w:tcBorders>
              <w:top w:val="single" w:sz="4" w:space="0" w:color="auto"/>
              <w:left w:val="single" w:sz="4" w:space="0" w:color="auto"/>
              <w:bottom w:val="single" w:sz="4" w:space="0" w:color="auto"/>
              <w:right w:val="single" w:sz="4" w:space="0" w:color="auto"/>
            </w:tcBorders>
          </w:tcPr>
          <w:p w14:paraId="01E4A38B" w14:textId="77777777" w:rsidR="00682DE1" w:rsidRPr="0001000C"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B62C08C"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681856A"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1E81A16"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03D8B06"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D237A6" w:rsidRPr="0001000C" w14:paraId="57F02424" w14:textId="77777777" w:rsidTr="00D237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D237A6" w:rsidRDefault="007757A5" w:rsidP="00682DE1">
            <w:pPr>
              <w:rPr>
                <w:sz w:val="18"/>
                <w:szCs w:val="18"/>
              </w:rPr>
            </w:pPr>
            <w:r>
              <w:rPr>
                <w:sz w:val="18"/>
                <w:szCs w:val="18"/>
              </w:rPr>
              <w:fldChar w:fldCharType="begin" w:fldLock="1"/>
            </w:r>
            <w:r w:rsidR="004A221E">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D237A6" w:rsidRPr="00363928" w:rsidRDefault="00D237A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400BE3F" w14:textId="56BDE65A" w:rsidR="00D237A6" w:rsidRPr="00363928"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85" w:type="pct"/>
            <w:tcBorders>
              <w:top w:val="single" w:sz="4" w:space="0" w:color="auto"/>
              <w:left w:val="single" w:sz="4" w:space="0" w:color="auto"/>
              <w:bottom w:val="single" w:sz="4" w:space="0" w:color="auto"/>
              <w:right w:val="single" w:sz="4" w:space="0" w:color="auto"/>
            </w:tcBorders>
          </w:tcPr>
          <w:p w14:paraId="3B8F6136" w14:textId="7ADCA8A7"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069124CB" w14:textId="27ADDFF8"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340" w:type="pct"/>
            <w:tcBorders>
              <w:top w:val="single" w:sz="4" w:space="0" w:color="auto"/>
              <w:left w:val="single" w:sz="4" w:space="0" w:color="auto"/>
              <w:bottom w:val="single" w:sz="4" w:space="0" w:color="auto"/>
              <w:right w:val="single" w:sz="4" w:space="0" w:color="auto"/>
            </w:tcBorders>
          </w:tcPr>
          <w:p w14:paraId="093D40DD" w14:textId="569F5A2F"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297" w:type="pct"/>
            <w:tcBorders>
              <w:top w:val="single" w:sz="4" w:space="0" w:color="auto"/>
              <w:left w:val="single" w:sz="4" w:space="0" w:color="auto"/>
              <w:bottom w:val="single" w:sz="4" w:space="0" w:color="auto"/>
              <w:right w:val="single" w:sz="4" w:space="0" w:color="auto"/>
            </w:tcBorders>
          </w:tcPr>
          <w:p w14:paraId="0DEE0BD8" w14:textId="7E3F0341" w:rsidR="00D237A6" w:rsidRPr="0001000C"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004921BC" w14:textId="47A20E66"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506" w:type="pct"/>
            <w:tcBorders>
              <w:top w:val="single" w:sz="4" w:space="0" w:color="auto"/>
              <w:left w:val="single" w:sz="4" w:space="0" w:color="auto"/>
              <w:bottom w:val="single" w:sz="4" w:space="0" w:color="auto"/>
              <w:right w:val="single" w:sz="4" w:space="0" w:color="auto"/>
            </w:tcBorders>
          </w:tcPr>
          <w:p w14:paraId="109FC89F" w14:textId="77777777" w:rsidR="00D237A6" w:rsidRDefault="00D237A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E02C64" w14:textId="1545FF21"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F13DC1E" w14:textId="2AFC2B74"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D237A6" w:rsidRPr="0001000C" w14:paraId="794470D5" w14:textId="77777777" w:rsidTr="00D23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D237A6" w:rsidRDefault="004A221E" w:rsidP="00682DE1">
            <w:pPr>
              <w:rPr>
                <w:sz w:val="18"/>
                <w:szCs w:val="18"/>
              </w:rPr>
            </w:pPr>
            <w:r>
              <w:rPr>
                <w:sz w:val="18"/>
                <w:szCs w:val="18"/>
              </w:rPr>
              <w:fldChar w:fldCharType="begin" w:fldLock="1"/>
            </w:r>
            <w:r w:rsidR="00DB7295">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D237A6" w:rsidRPr="00363928"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w:t>
            </w:r>
            <w:r w:rsidRPr="004A221E">
              <w:rPr>
                <w:sz w:val="18"/>
                <w:szCs w:val="18"/>
              </w:rPr>
              <w:lastRenderedPageBreak/>
              <w:t>2882-019-1235-z</w:t>
            </w:r>
          </w:p>
        </w:tc>
        <w:tc>
          <w:tcPr>
            <w:tcW w:w="402" w:type="pct"/>
            <w:tcBorders>
              <w:top w:val="single" w:sz="4" w:space="0" w:color="auto"/>
              <w:left w:val="single" w:sz="4" w:space="0" w:color="auto"/>
              <w:bottom w:val="single" w:sz="4" w:space="0" w:color="auto"/>
              <w:right w:val="single" w:sz="4" w:space="0" w:color="auto"/>
            </w:tcBorders>
          </w:tcPr>
          <w:p w14:paraId="3273D8CC" w14:textId="3E1A2E89" w:rsidR="00D237A6" w:rsidRPr="00363928"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lastRenderedPageBreak/>
              <w:t>30777028</w:t>
            </w:r>
          </w:p>
        </w:tc>
        <w:tc>
          <w:tcPr>
            <w:tcW w:w="385" w:type="pct"/>
            <w:tcBorders>
              <w:top w:val="single" w:sz="4" w:space="0" w:color="auto"/>
              <w:left w:val="single" w:sz="4" w:space="0" w:color="auto"/>
              <w:bottom w:val="single" w:sz="4" w:space="0" w:color="auto"/>
              <w:right w:val="single" w:sz="4" w:space="0" w:color="auto"/>
            </w:tcBorders>
          </w:tcPr>
          <w:p w14:paraId="2150E47A" w14:textId="17437A7B"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759D20B" w14:textId="4DDBC48B" w:rsidR="00D237A6" w:rsidRDefault="0001399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004A221E" w:rsidRPr="004A221E">
              <w:rPr>
                <w:sz w:val="18"/>
                <w:szCs w:val="18"/>
              </w:rPr>
              <w:t>otal body</w:t>
            </w:r>
            <w:r w:rsidR="004A221E">
              <w:rPr>
                <w:sz w:val="18"/>
                <w:szCs w:val="18"/>
              </w:rPr>
              <w:t xml:space="preserve"> bone mineral density (</w:t>
            </w:r>
            <w:proofErr w:type="spellStart"/>
            <w:r w:rsidR="004A221E">
              <w:rPr>
                <w:sz w:val="18"/>
                <w:szCs w:val="18"/>
              </w:rPr>
              <w:t>tBMD</w:t>
            </w:r>
            <w:proofErr w:type="spellEnd"/>
            <w:r w:rsidR="004A221E">
              <w:rPr>
                <w:sz w:val="18"/>
                <w:szCs w:val="18"/>
              </w:rPr>
              <w:t>)</w:t>
            </w:r>
            <w:r>
              <w:rPr>
                <w:sz w:val="18"/>
                <w:szCs w:val="18"/>
              </w:rPr>
              <w:t xml:space="preserve"> in female</w:t>
            </w:r>
          </w:p>
        </w:tc>
        <w:tc>
          <w:tcPr>
            <w:tcW w:w="1340" w:type="pct"/>
            <w:tcBorders>
              <w:top w:val="single" w:sz="4" w:space="0" w:color="auto"/>
              <w:left w:val="single" w:sz="4" w:space="0" w:color="auto"/>
              <w:bottom w:val="single" w:sz="4" w:space="0" w:color="auto"/>
              <w:right w:val="single" w:sz="4" w:space="0" w:color="auto"/>
            </w:tcBorders>
          </w:tcPr>
          <w:p w14:paraId="0BDBD2E8" w14:textId="11EFAE6C" w:rsidR="00D237A6" w:rsidRDefault="0001399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297" w:type="pct"/>
            <w:tcBorders>
              <w:top w:val="single" w:sz="4" w:space="0" w:color="auto"/>
              <w:left w:val="single" w:sz="4" w:space="0" w:color="auto"/>
              <w:bottom w:val="single" w:sz="4" w:space="0" w:color="auto"/>
              <w:right w:val="single" w:sz="4" w:space="0" w:color="auto"/>
            </w:tcBorders>
          </w:tcPr>
          <w:p w14:paraId="0B36B8C5" w14:textId="7B9CCFCA" w:rsidR="00D237A6" w:rsidRPr="0001000C"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D5B10AB" w14:textId="667A4458"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399B4551"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4BEFC0F" w14:textId="7A6A0A61" w:rsidR="00D237A6" w:rsidRDefault="00407FF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70" w:type="pct"/>
            <w:tcBorders>
              <w:top w:val="single" w:sz="4" w:space="0" w:color="auto"/>
              <w:left w:val="single" w:sz="4" w:space="0" w:color="auto"/>
              <w:bottom w:val="single" w:sz="4" w:space="0" w:color="auto"/>
            </w:tcBorders>
          </w:tcPr>
          <w:p w14:paraId="7DD897CC" w14:textId="7D8F3826" w:rsidR="00D237A6" w:rsidRDefault="00407FF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013991" w:rsidRPr="0001000C" w14:paraId="53710F5D" w14:textId="77777777" w:rsidTr="00D237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991" w:rsidRDefault="0001399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991" w:rsidRPr="004A221E"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E6CA7EC" w14:textId="77777777" w:rsidR="00013991" w:rsidRPr="004A221E"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972E679"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8006C5A" w14:textId="2F02AEDF"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340" w:type="pct"/>
            <w:tcBorders>
              <w:top w:val="single" w:sz="4" w:space="0" w:color="auto"/>
              <w:left w:val="single" w:sz="4" w:space="0" w:color="auto"/>
              <w:bottom w:val="single" w:sz="4" w:space="0" w:color="auto"/>
              <w:right w:val="single" w:sz="4" w:space="0" w:color="auto"/>
            </w:tcBorders>
          </w:tcPr>
          <w:p w14:paraId="63497B9B" w14:textId="04A95529" w:rsidR="00013991" w:rsidRPr="00D86786" w:rsidRDefault="00013991"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297" w:type="pct"/>
            <w:tcBorders>
              <w:top w:val="single" w:sz="4" w:space="0" w:color="auto"/>
              <w:left w:val="single" w:sz="4" w:space="0" w:color="auto"/>
              <w:bottom w:val="single" w:sz="4" w:space="0" w:color="auto"/>
              <w:right w:val="single" w:sz="4" w:space="0" w:color="auto"/>
            </w:tcBorders>
          </w:tcPr>
          <w:p w14:paraId="1517CB05"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D42CE6"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2CB423C"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AB8A0A2"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7F74078"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D237A6" w:rsidRPr="0001000C" w14:paraId="50B7F8F0"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D237A6" w:rsidRDefault="00D237A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D237A6" w:rsidRPr="00363928"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D8B2A06" w14:textId="77777777" w:rsidR="00D237A6" w:rsidRPr="00363928"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ED7ECCF"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CA4D017"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D884FAA" w14:textId="77777777" w:rsidR="00407FF4" w:rsidRPr="00407FF4" w:rsidRDefault="00407FF4"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407FF4" w:rsidRPr="00407FF4" w:rsidRDefault="00407FF4"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D237A6" w:rsidRDefault="00407FF4"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w:t>
            </w:r>
            <w:r w:rsidR="00EE6FAD" w:rsidRPr="00EE6FAD">
              <w:rPr>
                <w:b/>
                <w:sz w:val="18"/>
                <w:szCs w:val="18"/>
              </w:rPr>
              <w:t xml:space="preserve"> </w:t>
            </w:r>
            <w:r w:rsidRPr="00EE6FAD">
              <w:rPr>
                <w:b/>
                <w:sz w:val="18"/>
                <w:szCs w:val="18"/>
              </w:rPr>
              <w:t>were found in male</w:t>
            </w:r>
            <w:r w:rsidRPr="00407FF4">
              <w:rPr>
                <w:sz w:val="18"/>
                <w:szCs w:val="18"/>
              </w:rPr>
              <w:t xml:space="preserve"> </w:t>
            </w:r>
            <w:r w:rsidRPr="00FF2B52">
              <w:rPr>
                <w:b/>
                <w:sz w:val="18"/>
                <w:szCs w:val="18"/>
              </w:rPr>
              <w:t>ESRD patients</w:t>
            </w:r>
            <w:r w:rsidRPr="00407FF4">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52BE642F" w14:textId="77777777" w:rsidR="00D237A6" w:rsidRPr="0001000C"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D164C3E"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B77D951"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FD8B665"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7D9FC7D"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805C7" w:rsidRPr="0001000C" w14:paraId="7C244084"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5805C7" w:rsidRDefault="00DB7295" w:rsidP="00682DE1">
            <w:pPr>
              <w:rPr>
                <w:sz w:val="18"/>
                <w:szCs w:val="18"/>
              </w:rPr>
            </w:pPr>
            <w:r>
              <w:rPr>
                <w:sz w:val="18"/>
                <w:szCs w:val="18"/>
              </w:rPr>
              <w:fldChar w:fldCharType="begin" w:fldLock="1"/>
            </w:r>
            <w:r w:rsidR="005B7675">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5805C7"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5805C7" w:rsidRPr="00363928"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402" w:type="pct"/>
            <w:tcBorders>
              <w:top w:val="single" w:sz="4" w:space="0" w:color="auto"/>
              <w:left w:val="single" w:sz="4" w:space="0" w:color="auto"/>
              <w:bottom w:val="single" w:sz="4" w:space="0" w:color="auto"/>
              <w:right w:val="single" w:sz="4" w:space="0" w:color="auto"/>
            </w:tcBorders>
          </w:tcPr>
          <w:p w14:paraId="7776FB08" w14:textId="66E683FC" w:rsidR="005805C7" w:rsidRPr="00363928"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85" w:type="pct"/>
            <w:tcBorders>
              <w:top w:val="single" w:sz="4" w:space="0" w:color="auto"/>
              <w:left w:val="single" w:sz="4" w:space="0" w:color="auto"/>
              <w:bottom w:val="single" w:sz="4" w:space="0" w:color="auto"/>
              <w:right w:val="single" w:sz="4" w:space="0" w:color="auto"/>
            </w:tcBorders>
          </w:tcPr>
          <w:p w14:paraId="2A895D04" w14:textId="47BBF82C" w:rsidR="005805C7"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2C226B6" w14:textId="571F9A77" w:rsidR="005805C7"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1D54002B" w14:textId="6AA7A818" w:rsidR="005805C7" w:rsidRPr="00407FF4" w:rsidRDefault="0046753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3A972266" w14:textId="3567A288" w:rsidR="005805C7" w:rsidRPr="0001000C" w:rsidRDefault="009A1CC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0F8669" w14:textId="694FFB28"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15A43E71" w14:textId="77777777" w:rsidR="005805C7" w:rsidRDefault="005805C7"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8FC35CA" w14:textId="5355D6DA"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70" w:type="pct"/>
            <w:tcBorders>
              <w:top w:val="single" w:sz="4" w:space="0" w:color="auto"/>
              <w:left w:val="single" w:sz="4" w:space="0" w:color="auto"/>
              <w:bottom w:val="single" w:sz="4" w:space="0" w:color="auto"/>
            </w:tcBorders>
          </w:tcPr>
          <w:p w14:paraId="5EA85DD3" w14:textId="7F442DA1"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507002" w:rsidRPr="0001000C" w14:paraId="60691A96"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507002" w:rsidRDefault="00507002"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507002" w:rsidRPr="00DB729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E204193" w14:textId="77777777" w:rsidR="00507002" w:rsidRPr="00DB729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680A368"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009A221"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0C9D7B32" w14:textId="2C5369FA" w:rsidR="00507002" w:rsidRPr="00183CA7" w:rsidRDefault="0046753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297" w:type="pct"/>
            <w:tcBorders>
              <w:top w:val="single" w:sz="4" w:space="0" w:color="auto"/>
              <w:left w:val="single" w:sz="4" w:space="0" w:color="auto"/>
              <w:bottom w:val="single" w:sz="4" w:space="0" w:color="auto"/>
              <w:right w:val="single" w:sz="4" w:space="0" w:color="auto"/>
            </w:tcBorders>
          </w:tcPr>
          <w:p w14:paraId="108BF147" w14:textId="77777777" w:rsidR="00507002" w:rsidRPr="0001000C"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B3F632"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9F8B5CD"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5632E60"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8F6D57D" w14:textId="77777777" w:rsidR="00507002" w:rsidRPr="00DF224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46753D" w:rsidRPr="0001000C" w14:paraId="141C32DB"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46753D" w:rsidRDefault="0046753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46753D" w:rsidRPr="00DB729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DAA9FFA" w14:textId="77777777" w:rsidR="0046753D" w:rsidRPr="00DB729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5C82E08"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B9ADE8C"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F585B3B" w14:textId="353811BE" w:rsidR="0046753D" w:rsidRDefault="0046753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297" w:type="pct"/>
            <w:tcBorders>
              <w:top w:val="single" w:sz="4" w:space="0" w:color="auto"/>
              <w:left w:val="single" w:sz="4" w:space="0" w:color="auto"/>
              <w:bottom w:val="single" w:sz="4" w:space="0" w:color="auto"/>
              <w:right w:val="single" w:sz="4" w:space="0" w:color="auto"/>
            </w:tcBorders>
          </w:tcPr>
          <w:p w14:paraId="1BB0AD05" w14:textId="77777777" w:rsidR="0046753D" w:rsidRPr="0001000C"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EA5056"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F18E3F0"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8ED28DB"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D453C03" w14:textId="77777777" w:rsidR="0046753D" w:rsidRPr="00DF224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46753D" w:rsidRPr="0001000C" w14:paraId="44E97485"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46753D" w:rsidRDefault="0046753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46753D" w:rsidRPr="00DB729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50915F8" w14:textId="77777777" w:rsidR="0046753D" w:rsidRPr="00DB729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89CC7DA"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ABBA3B"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4144093" w14:textId="5B16B3DC" w:rsidR="0046753D" w:rsidRDefault="0046753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297" w:type="pct"/>
            <w:tcBorders>
              <w:top w:val="single" w:sz="4" w:space="0" w:color="auto"/>
              <w:left w:val="single" w:sz="4" w:space="0" w:color="auto"/>
              <w:bottom w:val="single" w:sz="4" w:space="0" w:color="auto"/>
              <w:right w:val="single" w:sz="4" w:space="0" w:color="auto"/>
            </w:tcBorders>
          </w:tcPr>
          <w:p w14:paraId="27FE2AC2" w14:textId="77777777" w:rsidR="0046753D" w:rsidRPr="0001000C"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BB28C5"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317F4AC"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9121B91"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6B83C2D" w14:textId="77777777" w:rsidR="0046753D" w:rsidRPr="00DF224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52E" w:rsidRPr="0001000C" w14:paraId="0D61EC15"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97152E" w:rsidRDefault="0097152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482409F"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3F5F458"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DABB2FB" w14:textId="68F64930"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340" w:type="pct"/>
            <w:tcBorders>
              <w:top w:val="single" w:sz="4" w:space="0" w:color="auto"/>
              <w:left w:val="single" w:sz="4" w:space="0" w:color="auto"/>
              <w:bottom w:val="single" w:sz="4" w:space="0" w:color="auto"/>
              <w:right w:val="single" w:sz="4" w:space="0" w:color="auto"/>
            </w:tcBorders>
          </w:tcPr>
          <w:p w14:paraId="5EFE06F2" w14:textId="4AEAA5A0" w:rsidR="0097152E" w:rsidRPr="00407FF4" w:rsidRDefault="00603331"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297" w:type="pct"/>
            <w:tcBorders>
              <w:top w:val="single" w:sz="4" w:space="0" w:color="auto"/>
              <w:left w:val="single" w:sz="4" w:space="0" w:color="auto"/>
              <w:bottom w:val="single" w:sz="4" w:space="0" w:color="auto"/>
              <w:right w:val="single" w:sz="4" w:space="0" w:color="auto"/>
            </w:tcBorders>
          </w:tcPr>
          <w:p w14:paraId="525D61DB" w14:textId="77777777" w:rsidR="0097152E" w:rsidRPr="0001000C"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7FF6A2"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258A28"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E31EA30"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F1FC1D" w14:textId="77777777" w:rsidR="0097152E" w:rsidRPr="00DF224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03331" w:rsidRPr="0001000C" w14:paraId="10A2D201"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603331" w:rsidRDefault="0060333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603331" w:rsidRPr="00DB729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16B4270" w14:textId="77777777" w:rsidR="00603331" w:rsidRPr="00DB729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AE0AF1C"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8AA98B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3B192A1" w14:textId="7602DAB3" w:rsidR="00603331" w:rsidRDefault="00603331"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297" w:type="pct"/>
            <w:tcBorders>
              <w:top w:val="single" w:sz="4" w:space="0" w:color="auto"/>
              <w:left w:val="single" w:sz="4" w:space="0" w:color="auto"/>
              <w:bottom w:val="single" w:sz="4" w:space="0" w:color="auto"/>
              <w:right w:val="single" w:sz="4" w:space="0" w:color="auto"/>
            </w:tcBorders>
          </w:tcPr>
          <w:p w14:paraId="6E52DE69" w14:textId="77777777" w:rsidR="00603331" w:rsidRPr="0001000C"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C2B5D9F"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6B3AA2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5936AB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371D270" w14:textId="77777777" w:rsidR="00603331" w:rsidRPr="00DF224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52E" w:rsidRPr="0001000C" w14:paraId="6A318D40"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97152E" w:rsidRDefault="0097152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39D9D9B"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0B403F9" w14:textId="029E324E"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475" w:type="pct"/>
            <w:tcBorders>
              <w:top w:val="single" w:sz="4" w:space="0" w:color="auto"/>
              <w:left w:val="single" w:sz="4" w:space="0" w:color="auto"/>
              <w:bottom w:val="single" w:sz="4" w:space="0" w:color="auto"/>
              <w:right w:val="single" w:sz="4" w:space="0" w:color="auto"/>
            </w:tcBorders>
          </w:tcPr>
          <w:p w14:paraId="250937EF" w14:textId="43F1A7E4"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340" w:type="pct"/>
            <w:tcBorders>
              <w:top w:val="single" w:sz="4" w:space="0" w:color="auto"/>
              <w:left w:val="single" w:sz="4" w:space="0" w:color="auto"/>
              <w:bottom w:val="single" w:sz="4" w:space="0" w:color="auto"/>
              <w:right w:val="single" w:sz="4" w:space="0" w:color="auto"/>
            </w:tcBorders>
          </w:tcPr>
          <w:p w14:paraId="6DB38272" w14:textId="1432C404" w:rsidR="0097152E" w:rsidRPr="00407FF4" w:rsidRDefault="00A816AF"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sidR="005B7675">
              <w:rPr>
                <w:sz w:val="18"/>
                <w:szCs w:val="18"/>
              </w:rPr>
              <w:t xml:space="preserve"> after 1.5 years of RRT</w:t>
            </w:r>
          </w:p>
        </w:tc>
        <w:tc>
          <w:tcPr>
            <w:tcW w:w="297" w:type="pct"/>
            <w:tcBorders>
              <w:top w:val="single" w:sz="4" w:space="0" w:color="auto"/>
              <w:left w:val="single" w:sz="4" w:space="0" w:color="auto"/>
              <w:bottom w:val="single" w:sz="4" w:space="0" w:color="auto"/>
              <w:right w:val="single" w:sz="4" w:space="0" w:color="auto"/>
            </w:tcBorders>
          </w:tcPr>
          <w:p w14:paraId="1AA03937" w14:textId="77777777" w:rsidR="0097152E" w:rsidRPr="0001000C"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FBFB8BE" w14:textId="03C0633D" w:rsidR="0097152E"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491F089F"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69A8D0F"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222555D" w14:textId="77777777" w:rsidR="0097152E" w:rsidRPr="00DF224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5805C7" w:rsidRPr="0001000C" w14:paraId="3D983BD9" w14:textId="77777777" w:rsidTr="009836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5805C7" w:rsidRDefault="005805C7"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5805C7" w:rsidRPr="00363928"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23B9A0E" w14:textId="77777777" w:rsidR="005805C7" w:rsidRPr="00363928"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3920D9C" w14:textId="66DF2CB9"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452103B2" w14:textId="6E14F921"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340" w:type="pct"/>
            <w:tcBorders>
              <w:top w:val="single" w:sz="4" w:space="0" w:color="auto"/>
              <w:left w:val="single" w:sz="4" w:space="0" w:color="auto"/>
              <w:bottom w:val="single" w:sz="4" w:space="0" w:color="auto"/>
              <w:right w:val="single" w:sz="4" w:space="0" w:color="auto"/>
            </w:tcBorders>
          </w:tcPr>
          <w:p w14:paraId="1E979E68" w14:textId="4F227EF7" w:rsidR="005805C7" w:rsidRPr="00407FF4" w:rsidRDefault="00166C48"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297" w:type="pct"/>
            <w:tcBorders>
              <w:top w:val="single" w:sz="4" w:space="0" w:color="auto"/>
              <w:left w:val="single" w:sz="4" w:space="0" w:color="auto"/>
              <w:bottom w:val="single" w:sz="4" w:space="0" w:color="auto"/>
              <w:right w:val="single" w:sz="4" w:space="0" w:color="auto"/>
            </w:tcBorders>
          </w:tcPr>
          <w:p w14:paraId="39A4ADFC" w14:textId="77777777" w:rsidR="005805C7" w:rsidRPr="0001000C"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DB36AD8"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716D98D" w14:textId="1418B79D"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72A4E470"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ADCA44F"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836E1" w:rsidRPr="0001000C" w14:paraId="4FF455A9" w14:textId="77777777" w:rsidTr="001C268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9836E1" w:rsidRDefault="005B7675" w:rsidP="00682DE1">
            <w:pPr>
              <w:rPr>
                <w:sz w:val="18"/>
                <w:szCs w:val="18"/>
              </w:rPr>
            </w:pPr>
            <w:r>
              <w:rPr>
                <w:sz w:val="18"/>
                <w:szCs w:val="18"/>
              </w:rPr>
              <w:lastRenderedPageBreak/>
              <w:fldChar w:fldCharType="begin" w:fldLock="1"/>
            </w:r>
            <w:r w:rsidR="00DE7C16">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9836E1"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9836E1" w:rsidRPr="00363928"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402" w:type="pct"/>
            <w:tcBorders>
              <w:top w:val="single" w:sz="4" w:space="0" w:color="auto"/>
              <w:left w:val="single" w:sz="4" w:space="0" w:color="auto"/>
              <w:bottom w:val="single" w:sz="4" w:space="0" w:color="auto"/>
              <w:right w:val="single" w:sz="4" w:space="0" w:color="auto"/>
            </w:tcBorders>
          </w:tcPr>
          <w:p w14:paraId="65952267" w14:textId="39DA2D2F" w:rsidR="009836E1" w:rsidRPr="00363928"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85" w:type="pct"/>
            <w:tcBorders>
              <w:top w:val="single" w:sz="4" w:space="0" w:color="auto"/>
              <w:left w:val="single" w:sz="4" w:space="0" w:color="auto"/>
              <w:bottom w:val="single" w:sz="4" w:space="0" w:color="auto"/>
              <w:right w:val="single" w:sz="4" w:space="0" w:color="auto"/>
            </w:tcBorders>
          </w:tcPr>
          <w:p w14:paraId="2555ACA0" w14:textId="251974B6" w:rsidR="009836E1"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E6A85F0" w14:textId="36EEAF0D" w:rsidR="005B7675" w:rsidRPr="005B7675"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9836E1"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340" w:type="pct"/>
            <w:tcBorders>
              <w:top w:val="single" w:sz="4" w:space="0" w:color="auto"/>
              <w:left w:val="single" w:sz="4" w:space="0" w:color="auto"/>
              <w:bottom w:val="single" w:sz="4" w:space="0" w:color="auto"/>
              <w:right w:val="single" w:sz="4" w:space="0" w:color="auto"/>
            </w:tcBorders>
          </w:tcPr>
          <w:p w14:paraId="50392A07" w14:textId="64C6EAC9" w:rsidR="009836E1" w:rsidRDefault="005B7675"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C0E253C" w14:textId="7C54C7A1" w:rsidR="009836E1" w:rsidRPr="0001000C" w:rsidRDefault="001C268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5B74EB5" w14:textId="768208F4" w:rsidR="009836E1"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506" w:type="pct"/>
            <w:tcBorders>
              <w:top w:val="single" w:sz="4" w:space="0" w:color="auto"/>
              <w:left w:val="single" w:sz="4" w:space="0" w:color="auto"/>
              <w:bottom w:val="single" w:sz="4" w:space="0" w:color="auto"/>
              <w:right w:val="single" w:sz="4" w:space="0" w:color="auto"/>
            </w:tcBorders>
          </w:tcPr>
          <w:p w14:paraId="64533C69" w14:textId="3CCC6C6A" w:rsidR="009836E1"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w:t>
            </w:r>
            <w:r w:rsidR="009709C9">
              <w:rPr>
                <w:sz w:val="18"/>
                <w:szCs w:val="18"/>
              </w:rPr>
              <w:t xml:space="preserve"> (DU-</w:t>
            </w:r>
            <w:proofErr w:type="spellStart"/>
            <w:r w:rsidR="009709C9">
              <w:rPr>
                <w:sz w:val="18"/>
                <w:szCs w:val="18"/>
              </w:rPr>
              <w:t>Qa</w:t>
            </w:r>
            <w:proofErr w:type="spellEnd"/>
            <w:r w:rsidR="009709C9">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68416CFF" w14:textId="08BC7E49" w:rsidR="009836E1" w:rsidRDefault="00571F5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30FF5F36" w14:textId="3C79F229" w:rsidR="009836E1" w:rsidRDefault="00571F5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1C2684" w:rsidRPr="0001000C" w14:paraId="4AB59742" w14:textId="77777777" w:rsidTr="003D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1C2684" w:rsidRDefault="001C268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1C2684" w:rsidRPr="00363928"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715BB7E" w14:textId="77777777" w:rsidR="001C2684" w:rsidRPr="00363928"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7C68FB7"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78434A3" w14:textId="7384C689" w:rsidR="001C2684" w:rsidRDefault="001C2684"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5E42896" w14:textId="5BD1107D" w:rsidR="001C2684" w:rsidRPr="009709C9" w:rsidRDefault="00375B08"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009709C9" w:rsidRPr="009709C9">
              <w:rPr>
                <w:sz w:val="18"/>
                <w:szCs w:val="18"/>
              </w:rPr>
              <w:t>0.575</w:t>
            </w:r>
          </w:p>
        </w:tc>
        <w:tc>
          <w:tcPr>
            <w:tcW w:w="297" w:type="pct"/>
            <w:tcBorders>
              <w:top w:val="single" w:sz="4" w:space="0" w:color="auto"/>
              <w:left w:val="single" w:sz="4" w:space="0" w:color="auto"/>
              <w:bottom w:val="single" w:sz="4" w:space="0" w:color="auto"/>
              <w:right w:val="single" w:sz="4" w:space="0" w:color="auto"/>
            </w:tcBorders>
          </w:tcPr>
          <w:p w14:paraId="1CF5AE07"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18220A7A" w14:textId="77777777" w:rsidR="001C2684" w:rsidRDefault="001C2684"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8AC2E" w14:textId="64D27980"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AF253F4"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D8B7934" w14:textId="008FC381"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D411F" w:rsidRPr="0001000C" w14:paraId="2FCC5794" w14:textId="77777777" w:rsidTr="003D411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3D411F" w:rsidRDefault="00DE7C16" w:rsidP="00682DE1">
            <w:pPr>
              <w:rPr>
                <w:sz w:val="18"/>
                <w:szCs w:val="18"/>
              </w:rPr>
            </w:pPr>
            <w:r>
              <w:rPr>
                <w:sz w:val="18"/>
                <w:szCs w:val="18"/>
              </w:rPr>
              <w:fldChar w:fldCharType="begin" w:fldLock="1"/>
            </w:r>
            <w:r w:rsidR="00684904">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3D411F" w:rsidRDefault="00DE7C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042D9D4" w14:textId="04BA8FE8" w:rsidR="003D411F" w:rsidRPr="00363928" w:rsidRDefault="00D86786"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85" w:type="pct"/>
            <w:tcBorders>
              <w:top w:val="single" w:sz="4" w:space="0" w:color="auto"/>
              <w:left w:val="single" w:sz="4" w:space="0" w:color="auto"/>
              <w:bottom w:val="single" w:sz="4" w:space="0" w:color="auto"/>
              <w:right w:val="single" w:sz="4" w:space="0" w:color="auto"/>
            </w:tcBorders>
          </w:tcPr>
          <w:p w14:paraId="0FAB68C5" w14:textId="053E3462" w:rsidR="003D411F" w:rsidRDefault="00AB6B0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DDEFD5F" w14:textId="4A78355D" w:rsidR="003D411F" w:rsidRDefault="00AB6B01"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EAAFB02" w14:textId="120B9F41" w:rsidR="003D411F" w:rsidRDefault="00971916"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297" w:type="pct"/>
            <w:tcBorders>
              <w:top w:val="single" w:sz="4" w:space="0" w:color="auto"/>
              <w:left w:val="single" w:sz="4" w:space="0" w:color="auto"/>
              <w:bottom w:val="single" w:sz="4" w:space="0" w:color="auto"/>
              <w:right w:val="single" w:sz="4" w:space="0" w:color="auto"/>
            </w:tcBorders>
          </w:tcPr>
          <w:p w14:paraId="706C38DE" w14:textId="1181E966" w:rsidR="003D411F"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2CE7EE2" w14:textId="0AB40C4C" w:rsidR="003D411F"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506" w:type="pct"/>
            <w:tcBorders>
              <w:top w:val="single" w:sz="4" w:space="0" w:color="auto"/>
              <w:left w:val="single" w:sz="4" w:space="0" w:color="auto"/>
              <w:bottom w:val="single" w:sz="4" w:space="0" w:color="auto"/>
              <w:right w:val="single" w:sz="4" w:space="0" w:color="auto"/>
            </w:tcBorders>
          </w:tcPr>
          <w:p w14:paraId="46E65CAC"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E7E11A6" w14:textId="2B916407" w:rsidR="003D411F" w:rsidRDefault="00FC37D8"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577CBA6" w14:textId="264BCC62" w:rsidR="003D411F" w:rsidRDefault="00DE7C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1916" w:rsidRPr="0001000C" w14:paraId="78171F42"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971916" w:rsidRDefault="00971916"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971916" w:rsidRPr="00363928"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right w:val="single" w:sz="4" w:space="0" w:color="auto"/>
            </w:tcBorders>
          </w:tcPr>
          <w:p w14:paraId="4C28009B" w14:textId="77777777" w:rsidR="00971916" w:rsidRPr="00363928"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35AC2442"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27F7CBAC" w14:textId="77777777" w:rsidR="00971916" w:rsidRDefault="00971916"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right w:val="single" w:sz="4" w:space="0" w:color="auto"/>
            </w:tcBorders>
          </w:tcPr>
          <w:p w14:paraId="1D32FD5E" w14:textId="29192E52" w:rsidR="00971916" w:rsidRPr="00971916" w:rsidRDefault="00971916"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971916" w:rsidRPr="00971916" w:rsidRDefault="00971916"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297" w:type="pct"/>
            <w:tcBorders>
              <w:top w:val="single" w:sz="4" w:space="0" w:color="auto"/>
              <w:left w:val="single" w:sz="4" w:space="0" w:color="auto"/>
              <w:right w:val="single" w:sz="4" w:space="0" w:color="auto"/>
            </w:tcBorders>
          </w:tcPr>
          <w:p w14:paraId="7AB0ABEF"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66C0EC0E" w14:textId="77777777" w:rsidR="00971916" w:rsidRDefault="00971916"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122CB539"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583100E8"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6AFC9CC5"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D411F" w:rsidRPr="0001000C" w14:paraId="5546262D" w14:textId="77777777" w:rsidTr="0097191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3D411F" w:rsidRDefault="003D411F"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A39C172"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4BEF4F4"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CC7F382" w14:textId="77777777" w:rsidR="003D411F" w:rsidRDefault="003D411F"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5CB08B7" w14:textId="6A555F55" w:rsidR="00971916" w:rsidRPr="00971916" w:rsidRDefault="00971916"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3D411F" w:rsidRDefault="00971916"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297" w:type="pct"/>
            <w:tcBorders>
              <w:top w:val="single" w:sz="4" w:space="0" w:color="auto"/>
              <w:left w:val="single" w:sz="4" w:space="0" w:color="auto"/>
              <w:bottom w:val="single" w:sz="4" w:space="0" w:color="auto"/>
              <w:right w:val="single" w:sz="4" w:space="0" w:color="auto"/>
            </w:tcBorders>
          </w:tcPr>
          <w:p w14:paraId="4358D1CF"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175D302" w14:textId="77777777" w:rsidR="003D411F" w:rsidRDefault="003D411F"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02CC147"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FFF9A8F"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D92AA6"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1916" w:rsidRPr="0001000C" w14:paraId="6ECE017E" w14:textId="77777777" w:rsidTr="00971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971916" w:rsidRDefault="00684904" w:rsidP="00682DE1">
            <w:pPr>
              <w:rPr>
                <w:sz w:val="18"/>
                <w:szCs w:val="18"/>
              </w:rPr>
            </w:pPr>
            <w:r>
              <w:rPr>
                <w:sz w:val="18"/>
                <w:szCs w:val="18"/>
              </w:rPr>
              <w:fldChar w:fldCharType="begin" w:fldLock="1"/>
            </w:r>
            <w:r w:rsidR="00910DD7">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971916" w:rsidRPr="00363928"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CJN.</w:t>
            </w:r>
            <w:r w:rsidRPr="00684904">
              <w:rPr>
                <w:sz w:val="18"/>
                <w:szCs w:val="18"/>
              </w:rPr>
              <w:lastRenderedPageBreak/>
              <w:t>02560310</w:t>
            </w:r>
          </w:p>
        </w:tc>
        <w:tc>
          <w:tcPr>
            <w:tcW w:w="402" w:type="pct"/>
            <w:tcBorders>
              <w:top w:val="single" w:sz="4" w:space="0" w:color="auto"/>
              <w:left w:val="single" w:sz="4" w:space="0" w:color="auto"/>
              <w:bottom w:val="single" w:sz="4" w:space="0" w:color="auto"/>
              <w:right w:val="single" w:sz="4" w:space="0" w:color="auto"/>
            </w:tcBorders>
          </w:tcPr>
          <w:p w14:paraId="06E4A149" w14:textId="08C83B79" w:rsidR="00971916" w:rsidRPr="00363928"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lastRenderedPageBreak/>
              <w:t>20576822</w:t>
            </w:r>
          </w:p>
        </w:tc>
        <w:tc>
          <w:tcPr>
            <w:tcW w:w="385" w:type="pct"/>
            <w:tcBorders>
              <w:top w:val="single" w:sz="4" w:space="0" w:color="auto"/>
              <w:left w:val="single" w:sz="4" w:space="0" w:color="auto"/>
              <w:bottom w:val="single" w:sz="4" w:space="0" w:color="auto"/>
              <w:right w:val="single" w:sz="4" w:space="0" w:color="auto"/>
            </w:tcBorders>
          </w:tcPr>
          <w:p w14:paraId="0C0C2532" w14:textId="53BB4C08"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48FBA111" w14:textId="78BFC786" w:rsidR="00971916" w:rsidRDefault="00684904"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5EE1F6" w14:textId="342ACDBC" w:rsidR="00971916" w:rsidRPr="00971916" w:rsidRDefault="00684904"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297" w:type="pct"/>
            <w:tcBorders>
              <w:top w:val="single" w:sz="4" w:space="0" w:color="auto"/>
              <w:left w:val="single" w:sz="4" w:space="0" w:color="auto"/>
              <w:bottom w:val="single" w:sz="4" w:space="0" w:color="auto"/>
              <w:right w:val="single" w:sz="4" w:space="0" w:color="auto"/>
            </w:tcBorders>
          </w:tcPr>
          <w:p w14:paraId="6B0FA3EF" w14:textId="285EAD7E"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210F48B" w14:textId="5D754782" w:rsidR="00971916" w:rsidRDefault="00684904"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06" w:type="pct"/>
            <w:tcBorders>
              <w:top w:val="single" w:sz="4" w:space="0" w:color="auto"/>
              <w:left w:val="single" w:sz="4" w:space="0" w:color="auto"/>
              <w:bottom w:val="single" w:sz="4" w:space="0" w:color="auto"/>
              <w:right w:val="single" w:sz="4" w:space="0" w:color="auto"/>
            </w:tcBorders>
          </w:tcPr>
          <w:p w14:paraId="6F8267E9"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8D959AA"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551D10F"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916" w:rsidRPr="0001000C" w14:paraId="1DDCB94F" w14:textId="77777777" w:rsidTr="0068490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971916" w:rsidRDefault="0097191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971916" w:rsidRPr="00363928"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8BBB202" w14:textId="77777777" w:rsidR="00971916" w:rsidRPr="00363928"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3A8E4A5" w14:textId="28800E8F"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15879B0" w14:textId="4AD8C30E" w:rsidR="00971916"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A41366C" w14:textId="314B0517" w:rsidR="00971916" w:rsidRPr="00971916" w:rsidRDefault="00B86EC9"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sidR="00684904">
              <w:rPr>
                <w:sz w:val="18"/>
                <w:szCs w:val="18"/>
              </w:rPr>
              <w:t xml:space="preserve"> </w:t>
            </w:r>
            <w:r w:rsidRPr="00B86EC9">
              <w:rPr>
                <w:sz w:val="18"/>
                <w:szCs w:val="18"/>
              </w:rPr>
              <w:t xml:space="preserve">analysis with gender (R </w:t>
            </w:r>
            <w:r w:rsidR="00684904">
              <w:rPr>
                <w:sz w:val="18"/>
                <w:szCs w:val="18"/>
              </w:rPr>
              <w:t>= -</w:t>
            </w:r>
            <w:r w:rsidRPr="00B86EC9">
              <w:rPr>
                <w:sz w:val="18"/>
                <w:szCs w:val="18"/>
              </w:rPr>
              <w:t xml:space="preserve">0.181, P </w:t>
            </w:r>
            <w:r w:rsidR="00684904">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sidR="00684904">
              <w:rPr>
                <w:sz w:val="18"/>
                <w:szCs w:val="18"/>
              </w:rPr>
              <w:t xml:space="preserve">= </w:t>
            </w:r>
            <w:r w:rsidRPr="00B86EC9">
              <w:rPr>
                <w:sz w:val="18"/>
                <w:szCs w:val="18"/>
              </w:rPr>
              <w:t xml:space="preserve">0.203, P </w:t>
            </w:r>
            <w:r w:rsidR="00684904">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sidR="00684904">
              <w:rPr>
                <w:sz w:val="18"/>
                <w:szCs w:val="18"/>
              </w:rPr>
              <w:t xml:space="preserve"> </w:t>
            </w:r>
            <w:r w:rsidRPr="00B86EC9">
              <w:rPr>
                <w:sz w:val="18"/>
                <w:szCs w:val="18"/>
              </w:rPr>
              <w:t xml:space="preserve">P </w:t>
            </w:r>
            <w:r w:rsidR="00684904">
              <w:rPr>
                <w:sz w:val="18"/>
                <w:szCs w:val="18"/>
              </w:rPr>
              <w:t xml:space="preserve">= </w:t>
            </w:r>
            <w:r w:rsidRPr="00B86EC9">
              <w:rPr>
                <w:sz w:val="18"/>
                <w:szCs w:val="18"/>
              </w:rPr>
              <w:t xml:space="preserve">0.047), eGFR (R </w:t>
            </w:r>
            <w:r>
              <w:rPr>
                <w:sz w:val="18"/>
                <w:szCs w:val="18"/>
              </w:rPr>
              <w:t>= -</w:t>
            </w:r>
            <w:r w:rsidRPr="00B86EC9">
              <w:rPr>
                <w:sz w:val="18"/>
                <w:szCs w:val="18"/>
              </w:rPr>
              <w:t xml:space="preserve">0.315, P 0.001), </w:t>
            </w:r>
            <w:proofErr w:type="spellStart"/>
            <w:r w:rsidRPr="00B86EC9">
              <w:rPr>
                <w:sz w:val="18"/>
                <w:szCs w:val="18"/>
              </w:rPr>
              <w:t>iPTH</w:t>
            </w:r>
            <w:proofErr w:type="spellEnd"/>
            <w:r w:rsidRPr="00B86EC9">
              <w:rPr>
                <w:sz w:val="18"/>
                <w:szCs w:val="18"/>
              </w:rPr>
              <w:t xml:space="preserve"> (R </w:t>
            </w:r>
            <w:r w:rsidR="00684904">
              <w:rPr>
                <w:sz w:val="18"/>
                <w:szCs w:val="18"/>
              </w:rPr>
              <w:t xml:space="preserve">= </w:t>
            </w:r>
            <w:r w:rsidRPr="00B86EC9">
              <w:rPr>
                <w:sz w:val="18"/>
                <w:szCs w:val="18"/>
              </w:rPr>
              <w:t xml:space="preserve">0.152; P </w:t>
            </w:r>
            <w:r>
              <w:rPr>
                <w:sz w:val="18"/>
                <w:szCs w:val="18"/>
              </w:rPr>
              <w:t>=</w:t>
            </w:r>
            <w:r w:rsidR="00684904">
              <w:rPr>
                <w:sz w:val="18"/>
                <w:szCs w:val="18"/>
              </w:rPr>
              <w:t xml:space="preserve"> </w:t>
            </w:r>
            <w:r w:rsidRPr="00B86EC9">
              <w:rPr>
                <w:sz w:val="18"/>
                <w:szCs w:val="18"/>
              </w:rPr>
              <w:t xml:space="preserve">0.044), FGF 23 (R </w:t>
            </w:r>
            <w:r w:rsidR="00684904">
              <w:rPr>
                <w:sz w:val="18"/>
                <w:szCs w:val="18"/>
              </w:rPr>
              <w:t xml:space="preserve">= </w:t>
            </w:r>
            <w:r w:rsidRPr="00B86EC9">
              <w:rPr>
                <w:sz w:val="18"/>
                <w:szCs w:val="18"/>
              </w:rPr>
              <w:t xml:space="preserve">0.868; P </w:t>
            </w:r>
            <w:r w:rsidR="00684904">
              <w:rPr>
                <w:sz w:val="18"/>
                <w:szCs w:val="18"/>
              </w:rPr>
              <w:t xml:space="preserve">= </w:t>
            </w:r>
            <w:r w:rsidRPr="00B86EC9">
              <w:rPr>
                <w:sz w:val="18"/>
                <w:szCs w:val="18"/>
              </w:rPr>
              <w:t xml:space="preserve">0.001), and fetuin A levels (R </w:t>
            </w:r>
            <w:r w:rsidR="00684904">
              <w:rPr>
                <w:sz w:val="18"/>
                <w:szCs w:val="18"/>
              </w:rPr>
              <w:t xml:space="preserve">= </w:t>
            </w:r>
            <w:r w:rsidRPr="00B86EC9">
              <w:rPr>
                <w:sz w:val="18"/>
                <w:szCs w:val="18"/>
              </w:rPr>
              <w:t xml:space="preserve">0.491; P </w:t>
            </w:r>
            <w:r w:rsidR="00684904">
              <w:rPr>
                <w:sz w:val="18"/>
                <w:szCs w:val="18"/>
              </w:rPr>
              <w:t xml:space="preserve">= </w:t>
            </w:r>
            <w:r w:rsidRPr="00B86EC9">
              <w:rPr>
                <w:sz w:val="18"/>
                <w:szCs w:val="18"/>
              </w:rPr>
              <w:t>0.001) but not with the vitamin D values.</w:t>
            </w:r>
          </w:p>
        </w:tc>
        <w:tc>
          <w:tcPr>
            <w:tcW w:w="297" w:type="pct"/>
            <w:tcBorders>
              <w:top w:val="single" w:sz="4" w:space="0" w:color="auto"/>
              <w:left w:val="single" w:sz="4" w:space="0" w:color="auto"/>
              <w:bottom w:val="single" w:sz="4" w:space="0" w:color="auto"/>
              <w:right w:val="single" w:sz="4" w:space="0" w:color="auto"/>
            </w:tcBorders>
          </w:tcPr>
          <w:p w14:paraId="52D18CC6"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1262F8" w14:textId="77777777" w:rsidR="00971916"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6B922A"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1D35FCD"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50F0FC5"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84904" w:rsidRPr="0001000C" w14:paraId="3EA01AF6" w14:textId="77777777" w:rsidTr="00684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684904" w:rsidRDefault="00910DD7" w:rsidP="00682DE1">
            <w:pPr>
              <w:rPr>
                <w:sz w:val="18"/>
                <w:szCs w:val="18"/>
              </w:rPr>
            </w:pPr>
            <w:r>
              <w:rPr>
                <w:sz w:val="18"/>
                <w:szCs w:val="18"/>
              </w:rPr>
              <w:fldChar w:fldCharType="begin" w:fldLock="1"/>
            </w:r>
            <w:r w:rsidR="002878BD">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684904" w:rsidRPr="00363928"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402" w:type="pct"/>
            <w:tcBorders>
              <w:top w:val="single" w:sz="4" w:space="0" w:color="auto"/>
              <w:left w:val="single" w:sz="4" w:space="0" w:color="auto"/>
              <w:bottom w:val="single" w:sz="4" w:space="0" w:color="auto"/>
              <w:right w:val="single" w:sz="4" w:space="0" w:color="auto"/>
            </w:tcBorders>
          </w:tcPr>
          <w:p w14:paraId="580380EB" w14:textId="0E7FD464" w:rsidR="00684904" w:rsidRPr="00363928" w:rsidRDefault="005D02F1"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85" w:type="pct"/>
            <w:tcBorders>
              <w:top w:val="single" w:sz="4" w:space="0" w:color="auto"/>
              <w:left w:val="single" w:sz="4" w:space="0" w:color="auto"/>
              <w:bottom w:val="single" w:sz="4" w:space="0" w:color="auto"/>
              <w:right w:val="single" w:sz="4" w:space="0" w:color="auto"/>
            </w:tcBorders>
          </w:tcPr>
          <w:p w14:paraId="19759DE0" w14:textId="1CAFC778" w:rsidR="00684904" w:rsidRDefault="00B7504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036606F" w14:textId="3A4EEC1B" w:rsidR="00684904" w:rsidRDefault="00910DD7"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340" w:type="pct"/>
            <w:tcBorders>
              <w:top w:val="single" w:sz="4" w:space="0" w:color="auto"/>
              <w:left w:val="single" w:sz="4" w:space="0" w:color="auto"/>
              <w:bottom w:val="single" w:sz="4" w:space="0" w:color="auto"/>
              <w:right w:val="single" w:sz="4" w:space="0" w:color="auto"/>
            </w:tcBorders>
          </w:tcPr>
          <w:p w14:paraId="511E55CB" w14:textId="35D61545" w:rsidR="00684904" w:rsidRPr="00B86EC9" w:rsidRDefault="00910DD7"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13CE33ED" w14:textId="00C48F38"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68AAC324" w14:textId="72364FB3" w:rsidR="00684904" w:rsidRDefault="00831293"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506" w:type="pct"/>
            <w:tcBorders>
              <w:top w:val="single" w:sz="4" w:space="0" w:color="auto"/>
              <w:left w:val="single" w:sz="4" w:space="0" w:color="auto"/>
              <w:bottom w:val="single" w:sz="4" w:space="0" w:color="auto"/>
              <w:right w:val="single" w:sz="4" w:space="0" w:color="auto"/>
            </w:tcBorders>
          </w:tcPr>
          <w:p w14:paraId="7A0D372F" w14:textId="5B06CB97"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680AF09F" w14:textId="6B6261A9"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06BDE8FE" w14:textId="20CBFE75" w:rsidR="00684904" w:rsidRDefault="00545A0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684904" w:rsidRPr="0001000C" w14:paraId="6E876C5E" w14:textId="77777777" w:rsidTr="00617D7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684904" w:rsidRDefault="0068490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684904" w:rsidRPr="00363928"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4A912A8" w14:textId="77777777" w:rsidR="00684904" w:rsidRPr="00363928"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53D6D5C"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09909FC" w14:textId="77777777" w:rsidR="00684904" w:rsidRDefault="0068490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A20DECA" w14:textId="70FACF5B" w:rsidR="00684904" w:rsidRPr="00B86EC9" w:rsidRDefault="00910DD7"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297" w:type="pct"/>
            <w:tcBorders>
              <w:top w:val="single" w:sz="4" w:space="0" w:color="auto"/>
              <w:left w:val="single" w:sz="4" w:space="0" w:color="auto"/>
              <w:bottom w:val="single" w:sz="4" w:space="0" w:color="auto"/>
              <w:right w:val="single" w:sz="4" w:space="0" w:color="auto"/>
            </w:tcBorders>
          </w:tcPr>
          <w:p w14:paraId="4A0FC7D8"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7288DA" w14:textId="77777777" w:rsidR="00684904" w:rsidRDefault="0068490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6F8F5CC"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7FA94CF"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32BB338"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17D7E" w:rsidRPr="0001000C" w14:paraId="1EBFC45C" w14:textId="77777777" w:rsidTr="0061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617D7E" w:rsidRDefault="002878BD" w:rsidP="00682DE1">
            <w:pPr>
              <w:rPr>
                <w:sz w:val="18"/>
                <w:szCs w:val="18"/>
              </w:rPr>
            </w:pPr>
            <w:r>
              <w:rPr>
                <w:sz w:val="18"/>
                <w:szCs w:val="18"/>
              </w:rPr>
              <w:fldChar w:fldCharType="begin" w:fldLock="1"/>
            </w:r>
            <w:r w:rsidR="005B11D0">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617D7E" w:rsidRPr="00363928"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w:t>
            </w:r>
            <w:r w:rsidRPr="002878BD">
              <w:rPr>
                <w:sz w:val="18"/>
                <w:szCs w:val="18"/>
              </w:rPr>
              <w:lastRenderedPageBreak/>
              <w:t>6/cjmed-515</w:t>
            </w:r>
          </w:p>
        </w:tc>
        <w:tc>
          <w:tcPr>
            <w:tcW w:w="402" w:type="pct"/>
            <w:tcBorders>
              <w:top w:val="single" w:sz="4" w:space="0" w:color="auto"/>
              <w:left w:val="single" w:sz="4" w:space="0" w:color="auto"/>
              <w:bottom w:val="single" w:sz="4" w:space="0" w:color="auto"/>
              <w:right w:val="single" w:sz="4" w:space="0" w:color="auto"/>
            </w:tcBorders>
          </w:tcPr>
          <w:p w14:paraId="0B367552" w14:textId="1FE31EDF" w:rsidR="00617D7E" w:rsidRPr="00363928"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lastRenderedPageBreak/>
              <w:t>27004031</w:t>
            </w:r>
          </w:p>
        </w:tc>
        <w:tc>
          <w:tcPr>
            <w:tcW w:w="385" w:type="pct"/>
            <w:tcBorders>
              <w:top w:val="single" w:sz="4" w:space="0" w:color="auto"/>
              <w:left w:val="single" w:sz="4" w:space="0" w:color="auto"/>
              <w:bottom w:val="single" w:sz="4" w:space="0" w:color="auto"/>
              <w:right w:val="single" w:sz="4" w:space="0" w:color="auto"/>
            </w:tcBorders>
          </w:tcPr>
          <w:p w14:paraId="433F9412" w14:textId="4117C635"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792042BD" w14:textId="2599F0E9" w:rsidR="00617D7E" w:rsidRDefault="002878B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65AD4272" w14:textId="3D4F363D" w:rsidR="00617D7E" w:rsidRPr="00910DD7" w:rsidRDefault="002878B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2DAFDEF" w14:textId="09A64670" w:rsidR="00617D7E" w:rsidRDefault="00187B22"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F9BD8B1" w14:textId="77777777" w:rsidR="00CC465F" w:rsidRPr="00CC465F" w:rsidRDefault="00CC465F"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617D7E" w:rsidRDefault="00CC465F"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other soft tissue </w:t>
            </w:r>
            <w:r w:rsidRPr="00CC465F">
              <w:rPr>
                <w:sz w:val="18"/>
                <w:szCs w:val="18"/>
              </w:rPr>
              <w:lastRenderedPageBreak/>
              <w:t>calcifications (VC)</w:t>
            </w:r>
            <w:r>
              <w:rPr>
                <w:sz w:val="18"/>
                <w:szCs w:val="18"/>
              </w:rPr>
              <w:t xml:space="preserve"> by plain film</w:t>
            </w:r>
          </w:p>
        </w:tc>
        <w:tc>
          <w:tcPr>
            <w:tcW w:w="506" w:type="pct"/>
            <w:tcBorders>
              <w:top w:val="single" w:sz="4" w:space="0" w:color="auto"/>
              <w:left w:val="single" w:sz="4" w:space="0" w:color="auto"/>
              <w:bottom w:val="single" w:sz="4" w:space="0" w:color="auto"/>
              <w:right w:val="single" w:sz="4" w:space="0" w:color="auto"/>
            </w:tcBorders>
          </w:tcPr>
          <w:p w14:paraId="2253D7BC" w14:textId="5AD0BF4D"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lastRenderedPageBreak/>
              <w:t>all-cause mortality</w:t>
            </w:r>
          </w:p>
        </w:tc>
        <w:tc>
          <w:tcPr>
            <w:tcW w:w="297" w:type="pct"/>
            <w:tcBorders>
              <w:top w:val="single" w:sz="4" w:space="0" w:color="auto"/>
              <w:left w:val="single" w:sz="4" w:space="0" w:color="auto"/>
              <w:bottom w:val="single" w:sz="4" w:space="0" w:color="auto"/>
              <w:right w:val="single" w:sz="4" w:space="0" w:color="auto"/>
            </w:tcBorders>
          </w:tcPr>
          <w:p w14:paraId="058809D6" w14:textId="162E1860" w:rsidR="00617D7E" w:rsidRDefault="001D04C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4EEE159B" w14:textId="4C9869E1" w:rsidR="00617D7E" w:rsidRDefault="001D04C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617D7E" w:rsidRPr="0001000C" w14:paraId="5F64B53F" w14:textId="77777777" w:rsidTr="000C3B9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DDD77A" w14:textId="77777777" w:rsidR="00617D7E" w:rsidRDefault="00617D7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A04A6D"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53E8AD" w14:textId="77777777" w:rsidR="00617D7E" w:rsidRPr="00363928"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F120DB6" w14:textId="77777777" w:rsidR="00617D7E" w:rsidRPr="00363928"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2A4E94B"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B96A48F" w14:textId="74305E30" w:rsidR="00617D7E" w:rsidRDefault="002878BD" w:rsidP="002878BD">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 xml:space="preserve">VC score </w:t>
            </w:r>
          </w:p>
        </w:tc>
        <w:tc>
          <w:tcPr>
            <w:tcW w:w="1340" w:type="pct"/>
            <w:tcBorders>
              <w:top w:val="single" w:sz="4" w:space="0" w:color="auto"/>
              <w:left w:val="single" w:sz="4" w:space="0" w:color="auto"/>
              <w:bottom w:val="single" w:sz="4" w:space="0" w:color="auto"/>
              <w:right w:val="single" w:sz="4" w:space="0" w:color="auto"/>
            </w:tcBorders>
          </w:tcPr>
          <w:p w14:paraId="4D33D246" w14:textId="5D289F41" w:rsidR="00617D7E" w:rsidRPr="00910DD7" w:rsidRDefault="002878BD" w:rsidP="00684904">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 xml:space="preserve">1.387 </w:t>
            </w:r>
            <w:r>
              <w:rPr>
                <w:sz w:val="18"/>
                <w:szCs w:val="18"/>
              </w:rPr>
              <w:t>(</w:t>
            </w:r>
            <w:r w:rsidRPr="002878BD">
              <w:rPr>
                <w:sz w:val="18"/>
                <w:szCs w:val="18"/>
              </w:rPr>
              <w:t>1.095-1.757</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5816967A"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597B85C" w14:textId="77777777" w:rsidR="00617D7E" w:rsidRDefault="00617D7E"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8888CCB" w14:textId="6D1D0B76" w:rsidR="00617D7E" w:rsidRDefault="002878B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098E2CD4"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E5A75C4"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0C3B96" w:rsidRPr="0001000C" w14:paraId="67850084" w14:textId="77777777" w:rsidTr="000C3B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0C3B96" w:rsidRDefault="005B11D0" w:rsidP="00682DE1">
            <w:pPr>
              <w:rPr>
                <w:sz w:val="18"/>
                <w:szCs w:val="18"/>
              </w:rPr>
            </w:pPr>
            <w:r>
              <w:rPr>
                <w:sz w:val="18"/>
                <w:szCs w:val="18"/>
              </w:rPr>
              <w:fldChar w:fldCharType="begin" w:fldLock="1"/>
            </w:r>
            <w:r w:rsidR="006D7EAC">
              <w:rPr>
                <w:sz w:val="18"/>
                <w:szCs w:val="18"/>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0C3B96" w:rsidRPr="00363928"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rPr>
              <w:t>10.1093/</w:t>
            </w:r>
            <w:proofErr w:type="spellStart"/>
            <w:r w:rsidRPr="005B11D0">
              <w:rPr>
                <w:sz w:val="18"/>
                <w:szCs w:val="18"/>
              </w:rPr>
              <w:t>ndt</w:t>
            </w:r>
            <w:proofErr w:type="spellEnd"/>
            <w:r w:rsidRPr="005B11D0">
              <w:rPr>
                <w:sz w:val="18"/>
                <w:szCs w:val="18"/>
              </w:rPr>
              <w:t>/gfs219</w:t>
            </w:r>
          </w:p>
        </w:tc>
        <w:tc>
          <w:tcPr>
            <w:tcW w:w="402" w:type="pct"/>
            <w:tcBorders>
              <w:top w:val="single" w:sz="4" w:space="0" w:color="auto"/>
              <w:left w:val="single" w:sz="4" w:space="0" w:color="auto"/>
              <w:bottom w:val="single" w:sz="4" w:space="0" w:color="auto"/>
              <w:right w:val="single" w:sz="4" w:space="0" w:color="auto"/>
            </w:tcBorders>
          </w:tcPr>
          <w:p w14:paraId="7C6B1A84" w14:textId="77777777" w:rsidR="000C3B96" w:rsidRPr="00363928" w:rsidRDefault="000C3B9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3E522B4" w14:textId="36C106E9"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8712AD4" w14:textId="239AE34B" w:rsidR="000C3B96" w:rsidRPr="002878BD" w:rsidRDefault="000C3B96"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885063F" w14:textId="50819968" w:rsidR="000C3B96" w:rsidRPr="002878BD" w:rsidRDefault="005B11D0" w:rsidP="0068490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 ratio = 2.15, p = 0.04</w:t>
            </w:r>
          </w:p>
        </w:tc>
        <w:tc>
          <w:tcPr>
            <w:tcW w:w="297" w:type="pct"/>
            <w:tcBorders>
              <w:top w:val="single" w:sz="4" w:space="0" w:color="auto"/>
              <w:left w:val="single" w:sz="4" w:space="0" w:color="auto"/>
              <w:bottom w:val="single" w:sz="4" w:space="0" w:color="auto"/>
              <w:right w:val="single" w:sz="4" w:space="0" w:color="auto"/>
            </w:tcBorders>
          </w:tcPr>
          <w:p w14:paraId="124D62DA" w14:textId="40E19BAB"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3DD5EF01" w14:textId="1B4A47E2" w:rsidR="000C3B96" w:rsidRDefault="005B11D0"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 (ACS)</w:t>
            </w:r>
          </w:p>
        </w:tc>
        <w:tc>
          <w:tcPr>
            <w:tcW w:w="506" w:type="pct"/>
            <w:tcBorders>
              <w:top w:val="single" w:sz="4" w:space="0" w:color="auto"/>
              <w:left w:val="single" w:sz="4" w:space="0" w:color="auto"/>
              <w:bottom w:val="single" w:sz="4" w:space="0" w:color="auto"/>
              <w:right w:val="single" w:sz="4" w:space="0" w:color="auto"/>
            </w:tcBorders>
          </w:tcPr>
          <w:p w14:paraId="533EE0D7" w14:textId="77777777" w:rsidR="000C3B96" w:rsidRDefault="000C3B9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E446C07" w14:textId="4D03823F"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270" w:type="pct"/>
            <w:tcBorders>
              <w:top w:val="single" w:sz="4" w:space="0" w:color="auto"/>
              <w:left w:val="single" w:sz="4" w:space="0" w:color="auto"/>
              <w:bottom w:val="single" w:sz="4" w:space="0" w:color="auto"/>
            </w:tcBorders>
          </w:tcPr>
          <w:p w14:paraId="11F10CCE" w14:textId="57EB33A2"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0C3B96" w:rsidRPr="0001000C" w14:paraId="43EB735C" w14:textId="77777777" w:rsidTr="00461B0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0C3B96" w:rsidRDefault="006D7EAC" w:rsidP="00682DE1">
            <w:pPr>
              <w:rPr>
                <w:sz w:val="18"/>
                <w:szCs w:val="18"/>
              </w:rPr>
            </w:pPr>
            <w:r>
              <w:rPr>
                <w:sz w:val="18"/>
                <w:szCs w:val="18"/>
              </w:rPr>
              <w:fldChar w:fldCharType="begin" w:fldLock="1"/>
            </w:r>
            <w:r w:rsidR="005974C4">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5974C4">
              <w:rPr>
                <w:rFonts w:hint="eastAsia"/>
                <w:sz w:val="18"/>
                <w:szCs w:val="18"/>
              </w:rPr>
              <w:instrText xml:space="preserve">rol groups according to the frequencies of the three fetuin-A genotypes (C. </w:instrText>
            </w:r>
            <w:r w:rsidR="005974C4">
              <w:rPr>
                <w:rFonts w:hint="eastAsia"/>
                <w:sz w:val="18"/>
                <w:szCs w:val="18"/>
              </w:rPr>
              <w:instrText>→</w:instrText>
            </w:r>
            <w:r w:rsidR="005974C4">
              <w:rPr>
                <w:rFonts w:hint="eastAsia"/>
                <w:sz w:val="18"/>
                <w:szCs w:val="18"/>
              </w:rPr>
              <w:instrText xml:space="preserve">. G) but the distribution of the fetuin-A (C. </w:instrText>
            </w:r>
            <w:r w:rsidR="005974C4">
              <w:rPr>
                <w:rFonts w:hint="eastAsia"/>
                <w:sz w:val="18"/>
                <w:szCs w:val="18"/>
              </w:rPr>
              <w:instrText>→</w:instrText>
            </w:r>
            <w:r w:rsidR="005974C4">
              <w:rPr>
                <w:rFonts w:hint="eastAsia"/>
                <w:sz w:val="18"/>
                <w:szCs w:val="18"/>
              </w:rPr>
              <w:instrText>. G); Thr256Ser gene polymorphisms in the studied subjects showed significant correlation with low serum fetuin-A levels. VC was as</w:instrText>
            </w:r>
            <w:r w:rsidR="005974C4">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0C3B96" w:rsidRPr="00363928"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10.1016/j.ejmhg.2013.07.003</w:t>
            </w:r>
          </w:p>
        </w:tc>
        <w:tc>
          <w:tcPr>
            <w:tcW w:w="402" w:type="pct"/>
            <w:tcBorders>
              <w:top w:val="single" w:sz="4" w:space="0" w:color="auto"/>
              <w:left w:val="single" w:sz="4" w:space="0" w:color="auto"/>
              <w:bottom w:val="single" w:sz="4" w:space="0" w:color="auto"/>
              <w:right w:val="single" w:sz="4" w:space="0" w:color="auto"/>
            </w:tcBorders>
          </w:tcPr>
          <w:p w14:paraId="7274883F" w14:textId="77777777" w:rsidR="000C3B96" w:rsidRPr="00363928" w:rsidRDefault="000C3B9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B9BE094" w14:textId="59A7E4D9"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6038C2C" w14:textId="2453AC5D" w:rsidR="000C3B96" w:rsidRPr="002878BD" w:rsidRDefault="006D7EAC"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12537F1" w14:textId="1319D9B7" w:rsidR="000C3B96" w:rsidRPr="002878BD" w:rsidRDefault="006D7EAC" w:rsidP="00684904">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BE00F17" w14:textId="342EAB25" w:rsidR="00BC5481"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47" w:type="pct"/>
            <w:tcBorders>
              <w:top w:val="single" w:sz="4" w:space="0" w:color="auto"/>
              <w:left w:val="single" w:sz="4" w:space="0" w:color="auto"/>
              <w:bottom w:val="single" w:sz="4" w:space="0" w:color="auto"/>
              <w:right w:val="single" w:sz="4" w:space="0" w:color="auto"/>
            </w:tcBorders>
          </w:tcPr>
          <w:p w14:paraId="1DAFA69F" w14:textId="646611D9" w:rsidR="000C3B96" w:rsidRDefault="006D7EAC" w:rsidP="005B7675">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506" w:type="pct"/>
            <w:tcBorders>
              <w:top w:val="single" w:sz="4" w:space="0" w:color="auto"/>
              <w:left w:val="single" w:sz="4" w:space="0" w:color="auto"/>
              <w:bottom w:val="single" w:sz="4" w:space="0" w:color="auto"/>
              <w:right w:val="single" w:sz="4" w:space="0" w:color="auto"/>
            </w:tcBorders>
          </w:tcPr>
          <w:p w14:paraId="7697DD40" w14:textId="77777777" w:rsidR="000C3B96" w:rsidRDefault="000C3B9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B0FE8FF" w14:textId="0F539619"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70" w:type="pct"/>
            <w:tcBorders>
              <w:top w:val="single" w:sz="4" w:space="0" w:color="auto"/>
              <w:left w:val="single" w:sz="4" w:space="0" w:color="auto"/>
              <w:bottom w:val="single" w:sz="4" w:space="0" w:color="auto"/>
            </w:tcBorders>
          </w:tcPr>
          <w:p w14:paraId="6C6A4524" w14:textId="2D25C65A"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r>
      <w:tr w:rsidR="00461B09" w:rsidRPr="0001000C" w14:paraId="0A542F5A" w14:textId="77777777" w:rsidTr="00532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461B09" w:rsidRDefault="00461B09"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461B09" w:rsidRPr="00363928"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6396671" w14:textId="77777777" w:rsidR="00461B09" w:rsidRPr="00363928"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31BD4F2"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DC4FDDC" w14:textId="77777777" w:rsidR="00461B09" w:rsidRPr="002878BD" w:rsidRDefault="00461B09"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94BD8BB" w14:textId="43F37724" w:rsidR="00461B09" w:rsidRPr="002878BD" w:rsidRDefault="00461B09" w:rsidP="00461B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sidR="002554B4">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 xml:space="preserve">VC had </w:t>
            </w:r>
            <w:r w:rsidRPr="00461B09">
              <w:rPr>
                <w:sz w:val="18"/>
                <w:szCs w:val="18"/>
              </w:rPr>
              <w:lastRenderedPageBreak/>
              <w:t>higher CRP than those without but did not reach a</w:t>
            </w:r>
            <w:r>
              <w:rPr>
                <w:sz w:val="18"/>
                <w:szCs w:val="18"/>
              </w:rPr>
              <w:t xml:space="preserve"> </w:t>
            </w:r>
            <w:r w:rsidRPr="00461B09">
              <w:rPr>
                <w:sz w:val="18"/>
                <w:szCs w:val="18"/>
              </w:rPr>
              <w:t>significant value. (Table 10).</w:t>
            </w:r>
          </w:p>
        </w:tc>
        <w:tc>
          <w:tcPr>
            <w:tcW w:w="297" w:type="pct"/>
            <w:tcBorders>
              <w:top w:val="single" w:sz="4" w:space="0" w:color="auto"/>
              <w:left w:val="single" w:sz="4" w:space="0" w:color="auto"/>
              <w:bottom w:val="single" w:sz="4" w:space="0" w:color="auto"/>
              <w:right w:val="single" w:sz="4" w:space="0" w:color="auto"/>
            </w:tcBorders>
          </w:tcPr>
          <w:p w14:paraId="1DC67FC9" w14:textId="67EAC258" w:rsidR="00461B09" w:rsidRDefault="00777465"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47" w:type="pct"/>
            <w:tcBorders>
              <w:top w:val="single" w:sz="4" w:space="0" w:color="auto"/>
              <w:left w:val="single" w:sz="4" w:space="0" w:color="auto"/>
              <w:bottom w:val="single" w:sz="4" w:space="0" w:color="auto"/>
              <w:right w:val="single" w:sz="4" w:space="0" w:color="auto"/>
            </w:tcBorders>
          </w:tcPr>
          <w:p w14:paraId="6321138A" w14:textId="77777777" w:rsidR="00461B09" w:rsidRDefault="00461B09"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6F786F4"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100EEBE"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D3E063"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32072" w:rsidRPr="0001000C" w14:paraId="2D798971" w14:textId="77777777" w:rsidTr="0053207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32072" w:rsidRDefault="005974C4" w:rsidP="00682DE1">
            <w:pPr>
              <w:rPr>
                <w:sz w:val="18"/>
                <w:szCs w:val="18"/>
              </w:rPr>
            </w:pPr>
            <w:r>
              <w:rPr>
                <w:sz w:val="18"/>
                <w:szCs w:val="18"/>
              </w:rPr>
              <w:fldChar w:fldCharType="begin" w:fldLock="1"/>
            </w:r>
            <w:r w:rsidR="00BC5481">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32072" w:rsidRPr="00363928"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402" w:type="pct"/>
            <w:tcBorders>
              <w:top w:val="single" w:sz="4" w:space="0" w:color="auto"/>
              <w:left w:val="single" w:sz="4" w:space="0" w:color="auto"/>
              <w:bottom w:val="single" w:sz="4" w:space="0" w:color="auto"/>
              <w:right w:val="single" w:sz="4" w:space="0" w:color="auto"/>
            </w:tcBorders>
          </w:tcPr>
          <w:p w14:paraId="0D4B2B2C" w14:textId="77777777" w:rsidR="00532072" w:rsidRPr="00363928"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7C3E837" w14:textId="61C4F0D9"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51B0466B" w14:textId="1C8D1C81" w:rsidR="00532072" w:rsidRPr="002878BD" w:rsidRDefault="005974C4"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728A58CD" w14:textId="26375C01" w:rsidR="00532072" w:rsidRPr="00461B09" w:rsidRDefault="005974C4"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297" w:type="pct"/>
            <w:tcBorders>
              <w:top w:val="single" w:sz="4" w:space="0" w:color="auto"/>
              <w:left w:val="single" w:sz="4" w:space="0" w:color="auto"/>
              <w:bottom w:val="single" w:sz="4" w:space="0" w:color="auto"/>
              <w:right w:val="single" w:sz="4" w:space="0" w:color="auto"/>
            </w:tcBorders>
          </w:tcPr>
          <w:p w14:paraId="407D99D2" w14:textId="04D819FF"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D82F61D" w14:textId="34CECB22" w:rsidR="00532072" w:rsidRDefault="005974C4" w:rsidP="005B7675">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506" w:type="pct"/>
            <w:tcBorders>
              <w:top w:val="single" w:sz="4" w:space="0" w:color="auto"/>
              <w:left w:val="single" w:sz="4" w:space="0" w:color="auto"/>
              <w:bottom w:val="single" w:sz="4" w:space="0" w:color="auto"/>
              <w:right w:val="single" w:sz="4" w:space="0" w:color="auto"/>
            </w:tcBorders>
          </w:tcPr>
          <w:p w14:paraId="142894CC" w14:textId="2D907FEA"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73E11CEA" w14:textId="60A25F9D"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E1F2FCD" w14:textId="5AE2ECF9"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32072" w:rsidRPr="0001000C" w14:paraId="6BA87C23" w14:textId="77777777" w:rsidTr="00532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32072" w:rsidRDefault="00532072"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32072" w:rsidRPr="00363928"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E00331F" w14:textId="77777777" w:rsidR="00532072" w:rsidRPr="00363928"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8B5F0D2"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6E489D9" w14:textId="77777777" w:rsidR="00532072" w:rsidRPr="002878BD" w:rsidRDefault="00532072"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8891056" w14:textId="38405E4A" w:rsidR="00532072" w:rsidRPr="00461B09" w:rsidRDefault="005974C4" w:rsidP="00461B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D44B086"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F34D322" w14:textId="77777777" w:rsidR="00532072" w:rsidRDefault="00532072"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9479A5"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30B94EB"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E5CDD74"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32072" w:rsidRPr="0001000C" w14:paraId="7F449F4C" w14:textId="77777777" w:rsidTr="00BC548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32072" w:rsidRDefault="00BC5481" w:rsidP="00682DE1">
            <w:pPr>
              <w:rPr>
                <w:sz w:val="18"/>
                <w:szCs w:val="18"/>
              </w:rPr>
            </w:pPr>
            <w:r>
              <w:rPr>
                <w:sz w:val="18"/>
                <w:szCs w:val="18"/>
              </w:rPr>
              <w:fldChar w:fldCharType="begin" w:fldLock="1"/>
            </w:r>
            <w:r w:rsidR="002C5294">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32072"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32072" w:rsidRPr="00363928"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402" w:type="pct"/>
            <w:tcBorders>
              <w:top w:val="single" w:sz="4" w:space="0" w:color="auto"/>
              <w:left w:val="single" w:sz="4" w:space="0" w:color="auto"/>
              <w:bottom w:val="single" w:sz="4" w:space="0" w:color="auto"/>
              <w:right w:val="single" w:sz="4" w:space="0" w:color="auto"/>
            </w:tcBorders>
          </w:tcPr>
          <w:p w14:paraId="25134B09" w14:textId="3B3026A7" w:rsidR="00532072" w:rsidRPr="00363928"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85" w:type="pct"/>
            <w:tcBorders>
              <w:top w:val="single" w:sz="4" w:space="0" w:color="auto"/>
              <w:left w:val="single" w:sz="4" w:space="0" w:color="auto"/>
              <w:bottom w:val="single" w:sz="4" w:space="0" w:color="auto"/>
              <w:right w:val="single" w:sz="4" w:space="0" w:color="auto"/>
            </w:tcBorders>
          </w:tcPr>
          <w:p w14:paraId="70324D64" w14:textId="37F58666" w:rsidR="00532072" w:rsidRDefault="00B53A5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54CFED36" w14:textId="7BC23278" w:rsidR="00532072" w:rsidRPr="002878BD" w:rsidRDefault="00BC5481"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7CC226F" w14:textId="4751F946" w:rsidR="00532072" w:rsidRPr="00461B09" w:rsidRDefault="00BC5481" w:rsidP="00461B09">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D51D2CA" w14:textId="4224EDB8" w:rsidR="00532072"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71080C0" w14:textId="79B5586A" w:rsidR="00BC5481" w:rsidRDefault="00BC5481"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506" w:type="pct"/>
            <w:tcBorders>
              <w:top w:val="single" w:sz="4" w:space="0" w:color="auto"/>
              <w:left w:val="single" w:sz="4" w:space="0" w:color="auto"/>
              <w:bottom w:val="single" w:sz="4" w:space="0" w:color="auto"/>
              <w:right w:val="single" w:sz="4" w:space="0" w:color="auto"/>
            </w:tcBorders>
          </w:tcPr>
          <w:p w14:paraId="5F2818D8" w14:textId="77777777" w:rsidR="00532072"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4E012B" w14:textId="77777777" w:rsidR="00532072"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8F9B45" w14:textId="77777777" w:rsidR="00532072"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BC5481" w:rsidRPr="0001000C" w14:paraId="2E383C1B" w14:textId="77777777" w:rsidTr="002C5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BC5481" w:rsidRDefault="00BC548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BC5481" w:rsidRPr="00363928"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38035D1" w14:textId="77777777" w:rsidR="00BC5481" w:rsidRPr="00363928"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89D6FC4"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AD567B4" w14:textId="77777777" w:rsidR="00BC5481" w:rsidRDefault="00BC5481"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7F83265" w14:textId="3110ABA7" w:rsidR="00BC5481" w:rsidRPr="00BC5481" w:rsidRDefault="00BC5481" w:rsidP="00461B09">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7B20389"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33E9D7A" w14:textId="14C1CBC8" w:rsidR="00BC5481" w:rsidRDefault="00BC5481"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506" w:type="pct"/>
            <w:tcBorders>
              <w:top w:val="single" w:sz="4" w:space="0" w:color="auto"/>
              <w:left w:val="single" w:sz="4" w:space="0" w:color="auto"/>
              <w:bottom w:val="single" w:sz="4" w:space="0" w:color="auto"/>
              <w:right w:val="single" w:sz="4" w:space="0" w:color="auto"/>
            </w:tcBorders>
          </w:tcPr>
          <w:p w14:paraId="142C0ACB"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8A6CD6F"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2241B4E"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2C5294" w:rsidRPr="0001000C" w14:paraId="0A6FA431" w14:textId="77777777" w:rsidTr="002C529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2C5294" w:rsidRDefault="002C5294" w:rsidP="00682DE1">
            <w:pPr>
              <w:rPr>
                <w:sz w:val="18"/>
                <w:szCs w:val="18"/>
              </w:rPr>
            </w:pPr>
            <w:r>
              <w:rPr>
                <w:sz w:val="18"/>
                <w:szCs w:val="18"/>
              </w:rPr>
              <w:fldChar w:fldCharType="begin" w:fldLock="1"/>
            </w:r>
            <w:r w:rsidR="00BA368F">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2C5294"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2C5294" w:rsidRPr="00363928"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402" w:type="pct"/>
            <w:tcBorders>
              <w:top w:val="single" w:sz="4" w:space="0" w:color="auto"/>
              <w:left w:val="single" w:sz="4" w:space="0" w:color="auto"/>
              <w:bottom w:val="single" w:sz="4" w:space="0" w:color="auto"/>
              <w:right w:val="single" w:sz="4" w:space="0" w:color="auto"/>
            </w:tcBorders>
          </w:tcPr>
          <w:p w14:paraId="0433F5F2" w14:textId="5924D268" w:rsidR="002C5294" w:rsidRPr="00363928"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85" w:type="pct"/>
            <w:tcBorders>
              <w:top w:val="single" w:sz="4" w:space="0" w:color="auto"/>
              <w:left w:val="single" w:sz="4" w:space="0" w:color="auto"/>
              <w:bottom w:val="single" w:sz="4" w:space="0" w:color="auto"/>
              <w:right w:val="single" w:sz="4" w:space="0" w:color="auto"/>
            </w:tcBorders>
          </w:tcPr>
          <w:p w14:paraId="586F0101" w14:textId="0BC2DA40" w:rsidR="002C5294" w:rsidRDefault="00B53A5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5867721" w14:textId="4137890B" w:rsidR="002C5294" w:rsidRDefault="002C5294"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294F8D2" w14:textId="649BB25C" w:rsidR="002C5294" w:rsidRPr="00BC5481" w:rsidRDefault="00B13192"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297" w:type="pct"/>
            <w:tcBorders>
              <w:top w:val="single" w:sz="4" w:space="0" w:color="auto"/>
              <w:left w:val="single" w:sz="4" w:space="0" w:color="auto"/>
              <w:bottom w:val="single" w:sz="4" w:space="0" w:color="auto"/>
              <w:right w:val="single" w:sz="4" w:space="0" w:color="auto"/>
            </w:tcBorders>
          </w:tcPr>
          <w:p w14:paraId="281A3CE0" w14:textId="6E100D3F" w:rsidR="002C5294"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47" w:type="pct"/>
            <w:tcBorders>
              <w:top w:val="single" w:sz="4" w:space="0" w:color="auto"/>
              <w:left w:val="single" w:sz="4" w:space="0" w:color="auto"/>
              <w:bottom w:val="single" w:sz="4" w:space="0" w:color="auto"/>
              <w:right w:val="single" w:sz="4" w:space="0" w:color="auto"/>
            </w:tcBorders>
          </w:tcPr>
          <w:p w14:paraId="119E13C7" w14:textId="77777777" w:rsidR="002C5294" w:rsidRDefault="002C529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697ED3" w14:textId="34A529DB" w:rsidR="002C5294"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02335413" w14:textId="3EB564AB" w:rsidR="002C5294" w:rsidRDefault="00B1319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70" w:type="pct"/>
            <w:tcBorders>
              <w:top w:val="single" w:sz="4" w:space="0" w:color="auto"/>
              <w:left w:val="single" w:sz="4" w:space="0" w:color="auto"/>
              <w:bottom w:val="single" w:sz="4" w:space="0" w:color="auto"/>
            </w:tcBorders>
          </w:tcPr>
          <w:p w14:paraId="062D1447" w14:textId="64D321C6" w:rsidR="002C5294" w:rsidRDefault="00B1319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2C5294" w:rsidRPr="0001000C" w14:paraId="0E64A3DD" w14:textId="77777777" w:rsidTr="002C5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2C5294" w:rsidRDefault="002C529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2C5294" w:rsidRPr="00363928"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FD8C93D" w14:textId="77777777" w:rsidR="002C5294" w:rsidRPr="00363928"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AAD0566"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AB4E488" w14:textId="77777777" w:rsidR="002C5294" w:rsidRDefault="002C5294"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08B02461" w14:textId="0ABD8AA6" w:rsidR="002C5294" w:rsidRPr="00BC5481" w:rsidRDefault="00B13192"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297" w:type="pct"/>
            <w:tcBorders>
              <w:top w:val="single" w:sz="4" w:space="0" w:color="auto"/>
              <w:left w:val="single" w:sz="4" w:space="0" w:color="auto"/>
              <w:bottom w:val="single" w:sz="4" w:space="0" w:color="auto"/>
              <w:right w:val="single" w:sz="4" w:space="0" w:color="auto"/>
            </w:tcBorders>
          </w:tcPr>
          <w:p w14:paraId="68705129"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7E68D61" w14:textId="77777777" w:rsidR="002C5294" w:rsidRDefault="002C5294"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A5BEFE7" w14:textId="77777777" w:rsidR="00B13192" w:rsidRPr="00B13192" w:rsidRDefault="00B13192"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2C5294" w:rsidRDefault="00B13192"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4E0CA864"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A4E150"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2C5294" w:rsidRPr="0001000C" w14:paraId="781A9F01" w14:textId="77777777" w:rsidTr="008D47F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2C5294" w:rsidRDefault="00BA368F" w:rsidP="00682DE1">
            <w:pPr>
              <w:rPr>
                <w:sz w:val="18"/>
                <w:szCs w:val="18"/>
              </w:rPr>
            </w:pPr>
            <w:r>
              <w:rPr>
                <w:sz w:val="18"/>
                <w:szCs w:val="18"/>
              </w:rPr>
              <w:lastRenderedPageBreak/>
              <w:fldChar w:fldCharType="begin" w:fldLock="1"/>
            </w:r>
            <w:r w:rsidR="008D47FC">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2C5294"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2C5294" w:rsidRPr="00363928"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402" w:type="pct"/>
            <w:tcBorders>
              <w:top w:val="single" w:sz="4" w:space="0" w:color="auto"/>
              <w:left w:val="single" w:sz="4" w:space="0" w:color="auto"/>
              <w:bottom w:val="single" w:sz="4" w:space="0" w:color="auto"/>
              <w:right w:val="single" w:sz="4" w:space="0" w:color="auto"/>
            </w:tcBorders>
          </w:tcPr>
          <w:p w14:paraId="77D66854" w14:textId="482900A2" w:rsidR="002C5294" w:rsidRPr="00363928"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85" w:type="pct"/>
            <w:tcBorders>
              <w:top w:val="single" w:sz="4" w:space="0" w:color="auto"/>
              <w:left w:val="single" w:sz="4" w:space="0" w:color="auto"/>
              <w:bottom w:val="single" w:sz="4" w:space="0" w:color="auto"/>
              <w:right w:val="single" w:sz="4" w:space="0" w:color="auto"/>
            </w:tcBorders>
          </w:tcPr>
          <w:p w14:paraId="776D538D" w14:textId="4770878B" w:rsidR="002C5294" w:rsidRDefault="0048038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82B3DF0" w14:textId="79A32E5A" w:rsidR="002C5294" w:rsidRDefault="00BA368F"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6DF3E173" w14:textId="1FF735D1" w:rsidR="002C5294" w:rsidRPr="00BC5481" w:rsidRDefault="00480384"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w:t>
            </w:r>
            <w:r w:rsidR="005750B9">
              <w:rPr>
                <w:sz w:val="18"/>
                <w:szCs w:val="18"/>
              </w:rPr>
              <w:t>/2/3</w:t>
            </w:r>
            <w:r>
              <w:rPr>
                <w:sz w:val="18"/>
                <w:szCs w:val="18"/>
              </w:rPr>
              <w:t xml:space="preserve">: </w:t>
            </w:r>
            <w:r w:rsidR="00BA368F" w:rsidRPr="00BA368F">
              <w:rPr>
                <w:sz w:val="18"/>
                <w:szCs w:val="18"/>
              </w:rPr>
              <w:t>18 (46%)</w:t>
            </w:r>
            <w:r w:rsidR="005750B9">
              <w:rPr>
                <w:sz w:val="18"/>
                <w:szCs w:val="18"/>
              </w:rPr>
              <w:t xml:space="preserve"> / </w:t>
            </w:r>
            <w:r w:rsidR="00BA368F" w:rsidRPr="00BA368F">
              <w:rPr>
                <w:sz w:val="18"/>
                <w:szCs w:val="18"/>
              </w:rPr>
              <w:t>28 (71%)</w:t>
            </w:r>
            <w:r w:rsidR="005750B9">
              <w:rPr>
                <w:sz w:val="18"/>
                <w:szCs w:val="18"/>
              </w:rPr>
              <w:t xml:space="preserve"> / </w:t>
            </w:r>
            <w:r w:rsidR="00BA368F" w:rsidRPr="00BA368F">
              <w:rPr>
                <w:sz w:val="18"/>
                <w:szCs w:val="18"/>
              </w:rPr>
              <w:t>39 (81%)</w:t>
            </w:r>
            <w:r w:rsidR="005750B9">
              <w:rPr>
                <w:sz w:val="18"/>
                <w:szCs w:val="18"/>
              </w:rPr>
              <w:t>,</w:t>
            </w:r>
            <w:r w:rsidR="00BA368F" w:rsidRPr="00BA368F">
              <w:rPr>
                <w:sz w:val="18"/>
                <w:szCs w:val="18"/>
              </w:rPr>
              <w:t xml:space="preserve"> P&lt;0.001</w:t>
            </w:r>
          </w:p>
        </w:tc>
        <w:tc>
          <w:tcPr>
            <w:tcW w:w="297" w:type="pct"/>
            <w:tcBorders>
              <w:top w:val="single" w:sz="4" w:space="0" w:color="auto"/>
              <w:left w:val="single" w:sz="4" w:space="0" w:color="auto"/>
              <w:bottom w:val="single" w:sz="4" w:space="0" w:color="auto"/>
              <w:right w:val="single" w:sz="4" w:space="0" w:color="auto"/>
            </w:tcBorders>
          </w:tcPr>
          <w:p w14:paraId="401CDAA2" w14:textId="78D92344" w:rsidR="002C5294"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10FD74DF" w14:textId="1A4DB9CE" w:rsidR="00BA368F" w:rsidRPr="00BA368F" w:rsidRDefault="002E3508"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00BA368F" w:rsidRPr="00BA368F">
              <w:rPr>
                <w:sz w:val="18"/>
                <w:szCs w:val="18"/>
              </w:rPr>
              <w:t>ulti-slice spiral CT scanning of a 5 cm standardized</w:t>
            </w:r>
          </w:p>
          <w:p w14:paraId="2DFC5B62" w14:textId="53D35446" w:rsidR="002C5294" w:rsidRDefault="00BA368F" w:rsidP="00BA368F">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506" w:type="pct"/>
            <w:tcBorders>
              <w:top w:val="single" w:sz="4" w:space="0" w:color="auto"/>
              <w:left w:val="single" w:sz="4" w:space="0" w:color="auto"/>
              <w:bottom w:val="single" w:sz="4" w:space="0" w:color="auto"/>
              <w:right w:val="single" w:sz="4" w:space="0" w:color="auto"/>
            </w:tcBorders>
          </w:tcPr>
          <w:p w14:paraId="454A92F9" w14:textId="77777777" w:rsidR="002C5294"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8F5222A" w14:textId="524F951A" w:rsidR="002C5294" w:rsidRDefault="001D5DA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70" w:type="pct"/>
            <w:tcBorders>
              <w:top w:val="single" w:sz="4" w:space="0" w:color="auto"/>
              <w:left w:val="single" w:sz="4" w:space="0" w:color="auto"/>
              <w:bottom w:val="single" w:sz="4" w:space="0" w:color="auto"/>
            </w:tcBorders>
          </w:tcPr>
          <w:p w14:paraId="4F2C7894" w14:textId="73CE83B1" w:rsidR="002C5294" w:rsidRDefault="001D5DA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8D47FC" w:rsidRPr="0001000C" w14:paraId="1C1F6BCA" w14:textId="77777777" w:rsidTr="00842A0D">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8D47FC" w:rsidRDefault="008D47FC" w:rsidP="00682DE1">
            <w:pPr>
              <w:rPr>
                <w:sz w:val="18"/>
                <w:szCs w:val="18"/>
              </w:rPr>
            </w:pPr>
            <w:r>
              <w:rPr>
                <w:sz w:val="18"/>
                <w:szCs w:val="18"/>
              </w:rPr>
              <w:fldChar w:fldCharType="begin" w:fldLock="1"/>
            </w:r>
            <w:r w:rsidR="005C7202">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8D47FC" w:rsidRPr="00BA368F"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402" w:type="pct"/>
            <w:tcBorders>
              <w:top w:val="single" w:sz="4" w:space="0" w:color="auto"/>
              <w:left w:val="single" w:sz="4" w:space="0" w:color="auto"/>
              <w:bottom w:val="single" w:sz="4" w:space="0" w:color="auto"/>
              <w:right w:val="single" w:sz="4" w:space="0" w:color="auto"/>
            </w:tcBorders>
          </w:tcPr>
          <w:p w14:paraId="1884ADD8" w14:textId="7DCCA1C8" w:rsidR="008D47FC" w:rsidRPr="00BA368F"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85" w:type="pct"/>
            <w:tcBorders>
              <w:top w:val="single" w:sz="4" w:space="0" w:color="auto"/>
              <w:left w:val="single" w:sz="4" w:space="0" w:color="auto"/>
              <w:bottom w:val="single" w:sz="4" w:space="0" w:color="auto"/>
              <w:right w:val="single" w:sz="4" w:space="0" w:color="auto"/>
            </w:tcBorders>
          </w:tcPr>
          <w:p w14:paraId="350E0818" w14:textId="0CA5F0AC"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76594546" w14:textId="293C180A" w:rsidR="008D47FC" w:rsidRDefault="008D47FC"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C39659" w14:textId="38F804CB" w:rsidR="008D47FC" w:rsidRDefault="008D47FC"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297" w:type="pct"/>
            <w:tcBorders>
              <w:top w:val="single" w:sz="4" w:space="0" w:color="auto"/>
              <w:left w:val="single" w:sz="4" w:space="0" w:color="auto"/>
              <w:bottom w:val="single" w:sz="4" w:space="0" w:color="auto"/>
              <w:right w:val="single" w:sz="4" w:space="0" w:color="auto"/>
            </w:tcBorders>
          </w:tcPr>
          <w:p w14:paraId="3F6BC15A" w14:textId="62E45692"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3E57E8D" w14:textId="14179E50" w:rsidR="008D47FC" w:rsidRDefault="008D47FC" w:rsidP="00BA368F">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506" w:type="pct"/>
            <w:tcBorders>
              <w:top w:val="single" w:sz="4" w:space="0" w:color="auto"/>
              <w:left w:val="single" w:sz="4" w:space="0" w:color="auto"/>
              <w:bottom w:val="single" w:sz="4" w:space="0" w:color="auto"/>
              <w:right w:val="single" w:sz="4" w:space="0" w:color="auto"/>
            </w:tcBorders>
          </w:tcPr>
          <w:p w14:paraId="3634AD6E" w14:textId="77777777"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DEE365F" w14:textId="1C14B2BC"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56A89315" w14:textId="30422F00"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8D47FC" w:rsidRPr="0001000C" w14:paraId="261D3058" w14:textId="77777777" w:rsidTr="00D3077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8D47FC" w:rsidRDefault="005C7202" w:rsidP="00682DE1">
            <w:pPr>
              <w:rPr>
                <w:sz w:val="18"/>
                <w:szCs w:val="18"/>
              </w:rPr>
            </w:pPr>
            <w:r>
              <w:rPr>
                <w:sz w:val="18"/>
                <w:szCs w:val="18"/>
              </w:rPr>
              <w:fldChar w:fldCharType="begin" w:fldLock="1"/>
            </w:r>
            <w:r w:rsidR="00842A0D">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8D47FC"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8D47FC" w:rsidRPr="00BA368F"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402" w:type="pct"/>
            <w:tcBorders>
              <w:top w:val="single" w:sz="4" w:space="0" w:color="auto"/>
              <w:left w:val="single" w:sz="4" w:space="0" w:color="auto"/>
              <w:bottom w:val="single" w:sz="4" w:space="0" w:color="auto"/>
              <w:right w:val="single" w:sz="4" w:space="0" w:color="auto"/>
            </w:tcBorders>
          </w:tcPr>
          <w:p w14:paraId="5FB045B9" w14:textId="46B051CF" w:rsidR="008D47FC" w:rsidRPr="00BA368F" w:rsidRDefault="006E6EA3" w:rsidP="00682DE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85" w:type="pct"/>
            <w:tcBorders>
              <w:top w:val="single" w:sz="4" w:space="0" w:color="auto"/>
              <w:left w:val="single" w:sz="4" w:space="0" w:color="auto"/>
              <w:bottom w:val="single" w:sz="4" w:space="0" w:color="auto"/>
              <w:right w:val="single" w:sz="4" w:space="0" w:color="auto"/>
            </w:tcBorders>
          </w:tcPr>
          <w:p w14:paraId="086FAD44" w14:textId="419F5704" w:rsidR="008D47FC" w:rsidRDefault="00842A0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75" w:type="pct"/>
            <w:tcBorders>
              <w:top w:val="single" w:sz="4" w:space="0" w:color="auto"/>
              <w:left w:val="single" w:sz="4" w:space="0" w:color="auto"/>
              <w:bottom w:val="single" w:sz="4" w:space="0" w:color="auto"/>
              <w:right w:val="single" w:sz="4" w:space="0" w:color="auto"/>
            </w:tcBorders>
          </w:tcPr>
          <w:p w14:paraId="3F56C220" w14:textId="6F91F809" w:rsidR="008D47FC" w:rsidRDefault="00B674F4"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340" w:type="pct"/>
            <w:tcBorders>
              <w:top w:val="single" w:sz="4" w:space="0" w:color="auto"/>
              <w:left w:val="single" w:sz="4" w:space="0" w:color="auto"/>
              <w:bottom w:val="single" w:sz="4" w:space="0" w:color="auto"/>
              <w:right w:val="single" w:sz="4" w:space="0" w:color="auto"/>
            </w:tcBorders>
          </w:tcPr>
          <w:p w14:paraId="7E6216D8" w14:textId="0501D17B" w:rsidR="008D47FC" w:rsidRDefault="005C7202"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297" w:type="pct"/>
            <w:tcBorders>
              <w:top w:val="single" w:sz="4" w:space="0" w:color="auto"/>
              <w:left w:val="single" w:sz="4" w:space="0" w:color="auto"/>
              <w:bottom w:val="single" w:sz="4" w:space="0" w:color="auto"/>
              <w:right w:val="single" w:sz="4" w:space="0" w:color="auto"/>
            </w:tcBorders>
          </w:tcPr>
          <w:p w14:paraId="141358C7" w14:textId="45C9DF08" w:rsidR="008D47FC" w:rsidRDefault="00D3077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47" w:type="pct"/>
            <w:tcBorders>
              <w:top w:val="single" w:sz="4" w:space="0" w:color="auto"/>
              <w:left w:val="single" w:sz="4" w:space="0" w:color="auto"/>
              <w:bottom w:val="single" w:sz="4" w:space="0" w:color="auto"/>
              <w:right w:val="single" w:sz="4" w:space="0" w:color="auto"/>
            </w:tcBorders>
          </w:tcPr>
          <w:p w14:paraId="45418AF5" w14:textId="7161FDC9" w:rsidR="008D47FC" w:rsidRDefault="00D30776" w:rsidP="00D3077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506" w:type="pct"/>
            <w:tcBorders>
              <w:top w:val="single" w:sz="4" w:space="0" w:color="auto"/>
              <w:left w:val="single" w:sz="4" w:space="0" w:color="auto"/>
              <w:bottom w:val="single" w:sz="4" w:space="0" w:color="auto"/>
              <w:right w:val="single" w:sz="4" w:space="0" w:color="auto"/>
            </w:tcBorders>
          </w:tcPr>
          <w:p w14:paraId="7E7CA979" w14:textId="77777777" w:rsidR="008D47FC" w:rsidRDefault="008D47FC"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F7E8A4F" w14:textId="4856B76C" w:rsidR="008D47FC"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048CBC37" w14:textId="7E91494D" w:rsidR="008D47FC"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D30776" w:rsidRPr="0001000C" w14:paraId="15A0FC6F" w14:textId="77777777" w:rsidTr="003112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D30776" w:rsidRDefault="00D3077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D30776" w:rsidRPr="005C7202"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9690B85" w14:textId="77777777" w:rsidR="00D30776" w:rsidRPr="006E6EA3"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DEBAEA8"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598257F" w14:textId="77777777" w:rsidR="00D30776" w:rsidRDefault="00D30776"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3E5EFEC" w14:textId="77777777" w:rsidR="00D30776" w:rsidRPr="00D30776" w:rsidRDefault="00D30776"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D30776" w:rsidRDefault="00D30776"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sidR="003D2787">
              <w:rPr>
                <w:sz w:val="18"/>
                <w:szCs w:val="18"/>
              </w:rPr>
              <w:t xml:space="preserve">, </w:t>
            </w:r>
            <w:r w:rsidR="003D2787" w:rsidRPr="003D2787">
              <w:rPr>
                <w:sz w:val="18"/>
                <w:szCs w:val="18"/>
              </w:rPr>
              <w:t>5</w:t>
            </w:r>
          </w:p>
        </w:tc>
        <w:tc>
          <w:tcPr>
            <w:tcW w:w="297" w:type="pct"/>
            <w:tcBorders>
              <w:top w:val="single" w:sz="4" w:space="0" w:color="auto"/>
              <w:left w:val="single" w:sz="4" w:space="0" w:color="auto"/>
              <w:bottom w:val="single" w:sz="4" w:space="0" w:color="auto"/>
              <w:right w:val="single" w:sz="4" w:space="0" w:color="auto"/>
            </w:tcBorders>
          </w:tcPr>
          <w:p w14:paraId="1EDCED14"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1C7FE4B2" w14:textId="77777777" w:rsidR="00D30776" w:rsidRDefault="00D30776"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1753EA1"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9F088A5"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BB6F9FB"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11252" w:rsidRPr="0001000C" w14:paraId="693B02A3" w14:textId="77777777" w:rsidTr="00020E7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311252" w:rsidRDefault="00842A0D" w:rsidP="00682DE1">
            <w:pPr>
              <w:rPr>
                <w:sz w:val="18"/>
                <w:szCs w:val="18"/>
              </w:rPr>
            </w:pPr>
            <w:r>
              <w:rPr>
                <w:sz w:val="18"/>
                <w:szCs w:val="18"/>
              </w:rPr>
              <w:fldChar w:fldCharType="begin" w:fldLock="1"/>
            </w:r>
            <w:r w:rsidR="00020E70">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31125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311252" w:rsidRPr="005C720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402" w:type="pct"/>
            <w:tcBorders>
              <w:top w:val="single" w:sz="4" w:space="0" w:color="auto"/>
              <w:left w:val="single" w:sz="4" w:space="0" w:color="auto"/>
              <w:bottom w:val="single" w:sz="4" w:space="0" w:color="auto"/>
              <w:right w:val="single" w:sz="4" w:space="0" w:color="auto"/>
            </w:tcBorders>
          </w:tcPr>
          <w:p w14:paraId="7F47BD6A" w14:textId="66A611D5" w:rsidR="00311252" w:rsidRPr="006E6EA3"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85" w:type="pct"/>
            <w:tcBorders>
              <w:top w:val="single" w:sz="4" w:space="0" w:color="auto"/>
              <w:left w:val="single" w:sz="4" w:space="0" w:color="auto"/>
              <w:bottom w:val="single" w:sz="4" w:space="0" w:color="auto"/>
              <w:right w:val="single" w:sz="4" w:space="0" w:color="auto"/>
            </w:tcBorders>
          </w:tcPr>
          <w:p w14:paraId="7E3A9992" w14:textId="4B292CE3" w:rsidR="00311252" w:rsidRDefault="00974A8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475" w:type="pct"/>
            <w:tcBorders>
              <w:top w:val="single" w:sz="4" w:space="0" w:color="auto"/>
              <w:left w:val="single" w:sz="4" w:space="0" w:color="auto"/>
              <w:bottom w:val="single" w:sz="4" w:space="0" w:color="auto"/>
              <w:right w:val="single" w:sz="4" w:space="0" w:color="auto"/>
            </w:tcBorders>
          </w:tcPr>
          <w:p w14:paraId="29225EDE" w14:textId="6490C5D4" w:rsidR="00311252" w:rsidRDefault="00311252"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69E229F" w14:textId="14794FFB" w:rsidR="00311252" w:rsidRPr="00D30776" w:rsidRDefault="00311252" w:rsidP="0031125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 xml:space="preserve">showed that the main significant risk factors for </w:t>
            </w:r>
            <w:r w:rsidRPr="00311252">
              <w:rPr>
                <w:sz w:val="18"/>
                <w:szCs w:val="18"/>
              </w:rPr>
              <w:lastRenderedPageBreak/>
              <w:t>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297" w:type="pct"/>
            <w:tcBorders>
              <w:top w:val="single" w:sz="4" w:space="0" w:color="auto"/>
              <w:left w:val="single" w:sz="4" w:space="0" w:color="auto"/>
              <w:bottom w:val="single" w:sz="4" w:space="0" w:color="auto"/>
              <w:right w:val="single" w:sz="4" w:space="0" w:color="auto"/>
            </w:tcBorders>
          </w:tcPr>
          <w:p w14:paraId="1BA2FB8A" w14:textId="4BB7130A" w:rsidR="00311252" w:rsidRDefault="00974A8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v</w:t>
            </w:r>
          </w:p>
        </w:tc>
        <w:tc>
          <w:tcPr>
            <w:tcW w:w="447" w:type="pct"/>
            <w:tcBorders>
              <w:top w:val="single" w:sz="4" w:space="0" w:color="auto"/>
              <w:left w:val="single" w:sz="4" w:space="0" w:color="auto"/>
              <w:bottom w:val="single" w:sz="4" w:space="0" w:color="auto"/>
              <w:right w:val="single" w:sz="4" w:space="0" w:color="auto"/>
            </w:tcBorders>
          </w:tcPr>
          <w:p w14:paraId="5698A570" w14:textId="6CCD8460" w:rsidR="00311252" w:rsidRDefault="00974A89"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506" w:type="pct"/>
            <w:tcBorders>
              <w:top w:val="single" w:sz="4" w:space="0" w:color="auto"/>
              <w:left w:val="single" w:sz="4" w:space="0" w:color="auto"/>
              <w:bottom w:val="single" w:sz="4" w:space="0" w:color="auto"/>
              <w:right w:val="single" w:sz="4" w:space="0" w:color="auto"/>
            </w:tcBorders>
          </w:tcPr>
          <w:p w14:paraId="390F9E64" w14:textId="77777777" w:rsidR="0031125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73C40F7" w14:textId="7FEDD2AD" w:rsidR="00311252" w:rsidRDefault="00842A0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4D950704" w14:textId="0229507D" w:rsidR="00311252" w:rsidRDefault="00842A0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020E70" w:rsidRPr="0001000C" w14:paraId="5A52BF3D" w14:textId="77777777" w:rsidTr="00020E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020E70" w:rsidRDefault="00020E70" w:rsidP="00682DE1">
            <w:pPr>
              <w:rPr>
                <w:sz w:val="18"/>
                <w:szCs w:val="18"/>
              </w:rPr>
            </w:pPr>
            <w:r>
              <w:rPr>
                <w:sz w:val="18"/>
                <w:szCs w:val="18"/>
              </w:rPr>
              <w:fldChar w:fldCharType="begin" w:fldLock="1"/>
            </w:r>
            <w:r w:rsidR="00046007">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020E70" w:rsidRDefault="00020E7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020E70" w:rsidRPr="00311252" w:rsidRDefault="00020E70"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402" w:type="pct"/>
            <w:tcBorders>
              <w:top w:val="single" w:sz="4" w:space="0" w:color="auto"/>
              <w:left w:val="single" w:sz="4" w:space="0" w:color="auto"/>
              <w:bottom w:val="single" w:sz="4" w:space="0" w:color="auto"/>
              <w:right w:val="single" w:sz="4" w:space="0" w:color="auto"/>
            </w:tcBorders>
          </w:tcPr>
          <w:p w14:paraId="0AF4BEE1" w14:textId="33CDD3BB" w:rsidR="00020E70" w:rsidRPr="00311252" w:rsidRDefault="00020E70"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85" w:type="pct"/>
            <w:tcBorders>
              <w:top w:val="single" w:sz="4" w:space="0" w:color="auto"/>
              <w:left w:val="single" w:sz="4" w:space="0" w:color="auto"/>
              <w:bottom w:val="single" w:sz="4" w:space="0" w:color="auto"/>
              <w:right w:val="single" w:sz="4" w:space="0" w:color="auto"/>
            </w:tcBorders>
          </w:tcPr>
          <w:p w14:paraId="6A4B740F" w14:textId="19E6F0F8" w:rsidR="00020E70" w:rsidRDefault="00974A89"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6BB057BC" w14:textId="63467052" w:rsidR="00020E70" w:rsidRDefault="00020E70" w:rsidP="002878BD">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340" w:type="pct"/>
            <w:tcBorders>
              <w:top w:val="single" w:sz="4" w:space="0" w:color="auto"/>
              <w:left w:val="single" w:sz="4" w:space="0" w:color="auto"/>
              <w:bottom w:val="single" w:sz="4" w:space="0" w:color="auto"/>
              <w:right w:val="single" w:sz="4" w:space="0" w:color="auto"/>
            </w:tcBorders>
          </w:tcPr>
          <w:p w14:paraId="6722C3E7" w14:textId="29BFECD5" w:rsidR="00020E70" w:rsidRPr="00311252" w:rsidRDefault="00020E70" w:rsidP="0031125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297" w:type="pct"/>
            <w:tcBorders>
              <w:top w:val="single" w:sz="4" w:space="0" w:color="auto"/>
              <w:left w:val="single" w:sz="4" w:space="0" w:color="auto"/>
              <w:bottom w:val="single" w:sz="4" w:space="0" w:color="auto"/>
              <w:right w:val="single" w:sz="4" w:space="0" w:color="auto"/>
            </w:tcBorders>
          </w:tcPr>
          <w:p w14:paraId="3BC25174" w14:textId="49624245" w:rsidR="00020E70" w:rsidRDefault="00974A89"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8BBB57F" w14:textId="387A3809" w:rsidR="00020E70" w:rsidRDefault="00974A89"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442E8142" w14:textId="77777777" w:rsidR="00020E70" w:rsidRDefault="00020E70"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7219CB0" w14:textId="2F5AADB6" w:rsidR="00020E70" w:rsidRDefault="0040788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70" w:type="pct"/>
            <w:tcBorders>
              <w:top w:val="single" w:sz="4" w:space="0" w:color="auto"/>
              <w:left w:val="single" w:sz="4" w:space="0" w:color="auto"/>
              <w:bottom w:val="single" w:sz="4" w:space="0" w:color="auto"/>
            </w:tcBorders>
          </w:tcPr>
          <w:p w14:paraId="6F84F25D" w14:textId="596E3743" w:rsidR="00020E70" w:rsidRDefault="0040788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020E70" w:rsidRPr="0001000C" w14:paraId="4A914CC4" w14:textId="77777777" w:rsidTr="007E2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020E70" w:rsidRDefault="00020E70"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020E70"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020E70" w:rsidRPr="00311252"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238AF8B" w14:textId="77777777" w:rsidR="00020E70" w:rsidRPr="00311252"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3B32011" w14:textId="77777777" w:rsidR="00020E70"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E20B57" w14:textId="41CFBF6F" w:rsidR="00020E70" w:rsidRDefault="008721E8"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340" w:type="pct"/>
            <w:tcBorders>
              <w:top w:val="single" w:sz="4" w:space="0" w:color="auto"/>
              <w:left w:val="single" w:sz="4" w:space="0" w:color="auto"/>
              <w:bottom w:val="single" w:sz="4" w:space="0" w:color="auto"/>
              <w:right w:val="single" w:sz="4" w:space="0" w:color="auto"/>
            </w:tcBorders>
          </w:tcPr>
          <w:p w14:paraId="0FD9C6F3" w14:textId="56A24345" w:rsidR="00020E70" w:rsidRPr="00311252" w:rsidRDefault="008721E8" w:rsidP="00311252">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sidR="00BD12F5">
              <w:rPr>
                <w:sz w:val="18"/>
                <w:szCs w:val="18"/>
              </w:rPr>
              <w:t>5</w:t>
            </w:r>
            <w:r>
              <w:rPr>
                <w:sz w:val="18"/>
                <w:szCs w:val="18"/>
              </w:rPr>
              <w:t xml:space="preserve"> (</w:t>
            </w:r>
            <w:r w:rsidRPr="008721E8">
              <w:rPr>
                <w:sz w:val="18"/>
                <w:szCs w:val="18"/>
              </w:rPr>
              <w:t>1.0</w:t>
            </w:r>
            <w:r w:rsidR="00BD12F5">
              <w:rPr>
                <w:sz w:val="18"/>
                <w:szCs w:val="18"/>
              </w:rPr>
              <w:t>0</w:t>
            </w:r>
            <w:r w:rsidRPr="008721E8">
              <w:rPr>
                <w:sz w:val="18"/>
                <w:szCs w:val="18"/>
              </w:rPr>
              <w:t>-3.4</w:t>
            </w:r>
            <w:r w:rsidR="00BD12F5">
              <w:rPr>
                <w:sz w:val="18"/>
                <w:szCs w:val="18"/>
              </w:rPr>
              <w:t>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30B2108D" w14:textId="77777777" w:rsidR="00020E70"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A31B482" w14:textId="77777777" w:rsidR="00020E70" w:rsidRDefault="00020E70"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FE6BD6A" w14:textId="77777777" w:rsidR="00020E70"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1FD4B58" w14:textId="77777777" w:rsidR="00020E70"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D4065E2" w14:textId="77777777" w:rsidR="00020E70" w:rsidRDefault="00020E70"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E02167" w:rsidRPr="0001000C" w14:paraId="0C63D3C4" w14:textId="77777777" w:rsidTr="007E2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E02167" w:rsidRDefault="00046007" w:rsidP="00E02167">
            <w:pPr>
              <w:rPr>
                <w:sz w:val="18"/>
                <w:szCs w:val="18"/>
              </w:rPr>
            </w:pPr>
            <w:r>
              <w:rPr>
                <w:sz w:val="18"/>
                <w:szCs w:val="18"/>
              </w:rPr>
              <w:fldChar w:fldCharType="begin" w:fldLock="1"/>
            </w:r>
            <w:r w:rsidR="00F03FD6">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E02167" w:rsidRPr="00311252"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402" w:type="pct"/>
            <w:tcBorders>
              <w:top w:val="single" w:sz="4" w:space="0" w:color="auto"/>
              <w:left w:val="single" w:sz="4" w:space="0" w:color="auto"/>
              <w:bottom w:val="single" w:sz="4" w:space="0" w:color="auto"/>
              <w:right w:val="single" w:sz="4" w:space="0" w:color="auto"/>
            </w:tcBorders>
          </w:tcPr>
          <w:p w14:paraId="50447BC5" w14:textId="65484A49" w:rsidR="00E02167" w:rsidRPr="00311252" w:rsidRDefault="002E5DB3" w:rsidP="00E02167">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85" w:type="pct"/>
            <w:tcBorders>
              <w:top w:val="single" w:sz="4" w:space="0" w:color="auto"/>
              <w:left w:val="single" w:sz="4" w:space="0" w:color="auto"/>
              <w:bottom w:val="single" w:sz="4" w:space="0" w:color="auto"/>
              <w:right w:val="single" w:sz="4" w:space="0" w:color="auto"/>
            </w:tcBorders>
          </w:tcPr>
          <w:p w14:paraId="6E4D2495" w14:textId="50222CE6"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2081572D" w14:textId="0D86CA1F"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340" w:type="pct"/>
            <w:tcBorders>
              <w:top w:val="single" w:sz="4" w:space="0" w:color="auto"/>
              <w:left w:val="single" w:sz="4" w:space="0" w:color="auto"/>
              <w:bottom w:val="single" w:sz="4" w:space="0" w:color="auto"/>
              <w:right w:val="single" w:sz="4" w:space="0" w:color="auto"/>
            </w:tcBorders>
          </w:tcPr>
          <w:p w14:paraId="1CFA1452" w14:textId="6CE73E1F" w:rsidR="00E02167" w:rsidRPr="008721E8"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297" w:type="pct"/>
            <w:tcBorders>
              <w:top w:val="single" w:sz="4" w:space="0" w:color="auto"/>
              <w:left w:val="single" w:sz="4" w:space="0" w:color="auto"/>
              <w:bottom w:val="single" w:sz="4" w:space="0" w:color="auto"/>
              <w:right w:val="single" w:sz="4" w:space="0" w:color="auto"/>
            </w:tcBorders>
          </w:tcPr>
          <w:p w14:paraId="40EA3F64" w14:textId="226B3CF5"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758EC29B" w14:textId="16026C19"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06" w:type="pct"/>
            <w:tcBorders>
              <w:top w:val="single" w:sz="4" w:space="0" w:color="auto"/>
              <w:left w:val="single" w:sz="4" w:space="0" w:color="auto"/>
              <w:bottom w:val="single" w:sz="4" w:space="0" w:color="auto"/>
              <w:right w:val="single" w:sz="4" w:space="0" w:color="auto"/>
            </w:tcBorders>
          </w:tcPr>
          <w:p w14:paraId="00CCA801" w14:textId="575CB13B"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4655CCDC" w14:textId="6963C780" w:rsidR="00E02167" w:rsidRDefault="0004600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sidR="00827C46">
              <w:rPr>
                <w:sz w:val="18"/>
                <w:szCs w:val="18"/>
              </w:rPr>
              <w:t xml:space="preserve"> (HD)</w:t>
            </w:r>
          </w:p>
        </w:tc>
        <w:tc>
          <w:tcPr>
            <w:tcW w:w="270" w:type="pct"/>
            <w:tcBorders>
              <w:top w:val="single" w:sz="4" w:space="0" w:color="auto"/>
              <w:left w:val="single" w:sz="4" w:space="0" w:color="auto"/>
              <w:bottom w:val="single" w:sz="4" w:space="0" w:color="auto"/>
            </w:tcBorders>
          </w:tcPr>
          <w:p w14:paraId="64A0EAFD" w14:textId="1787BE9D" w:rsidR="00E02167" w:rsidRDefault="00E02167"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7E23B1" w:rsidRPr="0001000C" w14:paraId="785A14B0" w14:textId="77777777" w:rsidTr="00E5667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7E23B1" w:rsidRDefault="007E23B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7E23B1"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7E23B1" w:rsidRPr="00311252"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E72082F" w14:textId="77777777" w:rsidR="007E23B1" w:rsidRPr="00311252"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7B0C26D" w14:textId="77777777" w:rsidR="007E23B1"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31F90C8" w14:textId="77777777" w:rsidR="007E23B1" w:rsidRDefault="007E23B1"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D0249E9" w14:textId="5A19BE8B" w:rsidR="007E23B1" w:rsidRPr="008721E8" w:rsidRDefault="00E56675"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297" w:type="pct"/>
            <w:tcBorders>
              <w:top w:val="single" w:sz="4" w:space="0" w:color="auto"/>
              <w:left w:val="single" w:sz="4" w:space="0" w:color="auto"/>
              <w:bottom w:val="single" w:sz="4" w:space="0" w:color="auto"/>
              <w:right w:val="single" w:sz="4" w:space="0" w:color="auto"/>
            </w:tcBorders>
          </w:tcPr>
          <w:p w14:paraId="7BDA2FDB" w14:textId="77777777" w:rsidR="007E23B1"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C6AD7F2" w14:textId="77777777" w:rsidR="007E23B1" w:rsidRDefault="007E23B1"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9EB54A1" w14:textId="77777777" w:rsidR="007E23B1"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41A65C0" w14:textId="77777777" w:rsidR="007E23B1"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3BE589B" w14:textId="77777777" w:rsidR="007E23B1" w:rsidRDefault="007E23B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E56675" w:rsidRPr="0001000C" w14:paraId="1E08015B" w14:textId="77777777" w:rsidTr="00F03F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E56675" w:rsidRDefault="00E56675"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E56675"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E56675" w:rsidRPr="00311252"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AC5FB97" w14:textId="77777777" w:rsidR="00E56675" w:rsidRPr="00311252"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851B0BD" w14:textId="77777777" w:rsidR="00E56675"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0F61742" w14:textId="77777777" w:rsidR="00E56675" w:rsidRDefault="00E56675"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BE6F539" w14:textId="3428C777" w:rsidR="00E56675" w:rsidRDefault="00E56675"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297" w:type="pct"/>
            <w:tcBorders>
              <w:top w:val="single" w:sz="4" w:space="0" w:color="auto"/>
              <w:left w:val="single" w:sz="4" w:space="0" w:color="auto"/>
              <w:bottom w:val="single" w:sz="4" w:space="0" w:color="auto"/>
              <w:right w:val="single" w:sz="4" w:space="0" w:color="auto"/>
            </w:tcBorders>
          </w:tcPr>
          <w:p w14:paraId="665A7907" w14:textId="77777777" w:rsidR="00E56675"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7E1E785" w14:textId="77777777" w:rsidR="00E56675" w:rsidRDefault="00E56675"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07BBB52" w14:textId="77777777" w:rsidR="00E56675"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5CE291B" w14:textId="77777777" w:rsidR="00E56675"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10BD570" w14:textId="77777777" w:rsidR="00E56675" w:rsidRDefault="00E56675"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F03FD6" w:rsidRPr="0001000C" w14:paraId="066F92CC" w14:textId="77777777" w:rsidTr="00F03FD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F03FD6" w:rsidRDefault="00F03FD6" w:rsidP="00682DE1">
            <w:pPr>
              <w:rPr>
                <w:sz w:val="18"/>
                <w:szCs w:val="18"/>
              </w:rPr>
            </w:pPr>
            <w:r>
              <w:rPr>
                <w:sz w:val="18"/>
                <w:szCs w:val="18"/>
              </w:rPr>
              <w:fldChar w:fldCharType="begin" w:fldLock="1"/>
            </w:r>
            <w:r w:rsidR="004F67AA">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F03FD6" w:rsidRPr="00311252"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6FD7C53" w14:textId="0772920A" w:rsidR="00F03FD6" w:rsidRPr="00311252"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85" w:type="pct"/>
            <w:tcBorders>
              <w:top w:val="single" w:sz="4" w:space="0" w:color="auto"/>
              <w:left w:val="single" w:sz="4" w:space="0" w:color="auto"/>
              <w:bottom w:val="single" w:sz="4" w:space="0" w:color="auto"/>
              <w:right w:val="single" w:sz="4" w:space="0" w:color="auto"/>
            </w:tcBorders>
          </w:tcPr>
          <w:p w14:paraId="4597328D" w14:textId="5E781ADD"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547B201E" w14:textId="3DF74B11" w:rsidR="00F03FD6" w:rsidRDefault="00F03FD6"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128BF106" w14:textId="6F2D213B" w:rsidR="00F03FD6" w:rsidRDefault="00F03FD6"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297" w:type="pct"/>
            <w:tcBorders>
              <w:top w:val="single" w:sz="4" w:space="0" w:color="auto"/>
              <w:left w:val="single" w:sz="4" w:space="0" w:color="auto"/>
              <w:bottom w:val="single" w:sz="4" w:space="0" w:color="auto"/>
              <w:right w:val="single" w:sz="4" w:space="0" w:color="auto"/>
            </w:tcBorders>
          </w:tcPr>
          <w:p w14:paraId="1DAA29A8" w14:textId="75D3A31B"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240CC788" w14:textId="28796B8A" w:rsidR="00F03FD6" w:rsidRDefault="00F03FD6"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506" w:type="pct"/>
            <w:tcBorders>
              <w:top w:val="single" w:sz="4" w:space="0" w:color="auto"/>
              <w:left w:val="single" w:sz="4" w:space="0" w:color="auto"/>
              <w:bottom w:val="single" w:sz="4" w:space="0" w:color="auto"/>
              <w:right w:val="single" w:sz="4" w:space="0" w:color="auto"/>
            </w:tcBorders>
          </w:tcPr>
          <w:p w14:paraId="194F7A69"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917C4FF" w14:textId="64B8BFA6"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3FED1C9D" w14:textId="2E068F6D"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2F1384" w:rsidRPr="0001000C" w14:paraId="17071A0E" w14:textId="77777777" w:rsidTr="00F03F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2F1384" w:rsidRDefault="004F67AA" w:rsidP="00682DE1">
            <w:pPr>
              <w:rPr>
                <w:sz w:val="18"/>
                <w:szCs w:val="18"/>
              </w:rPr>
            </w:pPr>
            <w:r>
              <w:rPr>
                <w:sz w:val="18"/>
                <w:szCs w:val="18"/>
              </w:rPr>
              <w:fldChar w:fldCharType="begin" w:fldLock="1"/>
            </w:r>
            <w:r w:rsidR="00C3486F">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2F1384" w:rsidRDefault="004F67A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2F1384" w:rsidRPr="00311252" w:rsidRDefault="002F13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E7D3590" w14:textId="37D2A4A3" w:rsidR="002F1384" w:rsidRPr="00311252" w:rsidRDefault="004F67AA" w:rsidP="00682DE1">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85" w:type="pct"/>
            <w:tcBorders>
              <w:top w:val="single" w:sz="4" w:space="0" w:color="auto"/>
              <w:left w:val="single" w:sz="4" w:space="0" w:color="auto"/>
              <w:bottom w:val="single" w:sz="4" w:space="0" w:color="auto"/>
              <w:right w:val="single" w:sz="4" w:space="0" w:color="auto"/>
            </w:tcBorders>
          </w:tcPr>
          <w:p w14:paraId="747C8E8E" w14:textId="582814ED" w:rsidR="002F1384" w:rsidRDefault="004F67A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6975D518" w14:textId="710D5B2F" w:rsidR="002F1384" w:rsidRDefault="004F67AA"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340" w:type="pct"/>
            <w:tcBorders>
              <w:top w:val="single" w:sz="4" w:space="0" w:color="auto"/>
              <w:left w:val="single" w:sz="4" w:space="0" w:color="auto"/>
              <w:bottom w:val="single" w:sz="4" w:space="0" w:color="auto"/>
              <w:right w:val="single" w:sz="4" w:space="0" w:color="auto"/>
            </w:tcBorders>
          </w:tcPr>
          <w:p w14:paraId="687CEF21" w14:textId="1CB3FB52" w:rsidR="002F1384" w:rsidRDefault="004F67AA"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297" w:type="pct"/>
            <w:tcBorders>
              <w:top w:val="single" w:sz="4" w:space="0" w:color="auto"/>
              <w:left w:val="single" w:sz="4" w:space="0" w:color="auto"/>
              <w:bottom w:val="single" w:sz="4" w:space="0" w:color="auto"/>
              <w:right w:val="single" w:sz="4" w:space="0" w:color="auto"/>
            </w:tcBorders>
          </w:tcPr>
          <w:p w14:paraId="1BEEB708" w14:textId="287002FA" w:rsidR="002F1384" w:rsidRDefault="004F67A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FF072EB" w14:textId="2FB4C814" w:rsidR="002F1384" w:rsidRDefault="004F67AA"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506" w:type="pct"/>
            <w:tcBorders>
              <w:top w:val="single" w:sz="4" w:space="0" w:color="auto"/>
              <w:left w:val="single" w:sz="4" w:space="0" w:color="auto"/>
              <w:bottom w:val="single" w:sz="4" w:space="0" w:color="auto"/>
              <w:right w:val="single" w:sz="4" w:space="0" w:color="auto"/>
            </w:tcBorders>
          </w:tcPr>
          <w:p w14:paraId="36756003" w14:textId="77777777" w:rsidR="002F1384" w:rsidRDefault="002F13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FF1273C" w14:textId="17119DA3" w:rsidR="002F1384" w:rsidRDefault="004F67A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717B01F5" w14:textId="7CF5D40E" w:rsidR="002F1384" w:rsidRDefault="004F67A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F03FD6" w:rsidRPr="0001000C" w14:paraId="6BF31F25" w14:textId="77777777" w:rsidTr="00F03FD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F03FD6" w:rsidRDefault="00F03FD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F03FD6" w:rsidRPr="00311252"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4565AB1" w14:textId="77777777" w:rsidR="00F03FD6" w:rsidRPr="00311252"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FE1EF38"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A33D05" w14:textId="77777777" w:rsidR="00F03FD6" w:rsidRDefault="00F03FD6"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6689E18" w14:textId="6C1DF54B" w:rsidR="00F03FD6" w:rsidRDefault="002F1384"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297" w:type="pct"/>
            <w:tcBorders>
              <w:top w:val="single" w:sz="4" w:space="0" w:color="auto"/>
              <w:left w:val="single" w:sz="4" w:space="0" w:color="auto"/>
              <w:bottom w:val="single" w:sz="4" w:space="0" w:color="auto"/>
              <w:right w:val="single" w:sz="4" w:space="0" w:color="auto"/>
            </w:tcBorders>
          </w:tcPr>
          <w:p w14:paraId="1685B7D1"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22E99023" w14:textId="77777777" w:rsidR="00F03FD6" w:rsidRDefault="00F03FD6"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54B65EE"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89245C8"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E8C0044" w14:textId="77777777" w:rsidR="00F03FD6" w:rsidRDefault="00F03FD6"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F03FD6" w:rsidRPr="0001000C" w14:paraId="2B26BA17" w14:textId="77777777" w:rsidTr="001D1E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6729C46F" w:rsidR="00F03FD6" w:rsidRDefault="00C3486F" w:rsidP="00682DE1">
            <w:pPr>
              <w:rPr>
                <w:sz w:val="18"/>
                <w:szCs w:val="18"/>
              </w:rPr>
            </w:pPr>
            <w:r>
              <w:rPr>
                <w:sz w:val="18"/>
                <w:szCs w:val="18"/>
              </w:rPr>
              <w:fldChar w:fldCharType="begin" w:fldLock="1"/>
            </w:r>
            <w:r w:rsidR="008E07EF">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F03FD6" w:rsidRDefault="00C3486F"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F03FD6" w:rsidRPr="00311252" w:rsidRDefault="00C3486F"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402" w:type="pct"/>
            <w:tcBorders>
              <w:top w:val="single" w:sz="4" w:space="0" w:color="auto"/>
              <w:left w:val="single" w:sz="4" w:space="0" w:color="auto"/>
              <w:bottom w:val="single" w:sz="4" w:space="0" w:color="auto"/>
              <w:right w:val="single" w:sz="4" w:space="0" w:color="auto"/>
            </w:tcBorders>
          </w:tcPr>
          <w:p w14:paraId="332BFC95" w14:textId="1F87EC71" w:rsidR="00F03FD6" w:rsidRPr="00311252" w:rsidRDefault="00C3486F"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85" w:type="pct"/>
            <w:tcBorders>
              <w:top w:val="single" w:sz="4" w:space="0" w:color="auto"/>
              <w:left w:val="single" w:sz="4" w:space="0" w:color="auto"/>
              <w:bottom w:val="single" w:sz="4" w:space="0" w:color="auto"/>
              <w:right w:val="single" w:sz="4" w:space="0" w:color="auto"/>
            </w:tcBorders>
          </w:tcPr>
          <w:p w14:paraId="3985A1FE" w14:textId="0F097F8E" w:rsidR="00F03FD6" w:rsidRDefault="00C3486F"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56A45A26" w14:textId="7EC54F57" w:rsidR="00F03FD6" w:rsidRDefault="002A59C8"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der </w:t>
            </w:r>
            <w:r>
              <w:rPr>
                <w:sz w:val="18"/>
                <w:szCs w:val="18"/>
              </w:rPr>
              <w:t>(M/F)</w:t>
            </w:r>
          </w:p>
        </w:tc>
        <w:tc>
          <w:tcPr>
            <w:tcW w:w="1340" w:type="pct"/>
            <w:tcBorders>
              <w:top w:val="single" w:sz="4" w:space="0" w:color="auto"/>
              <w:left w:val="single" w:sz="4" w:space="0" w:color="auto"/>
              <w:bottom w:val="single" w:sz="4" w:space="0" w:color="auto"/>
              <w:right w:val="single" w:sz="4" w:space="0" w:color="auto"/>
            </w:tcBorders>
          </w:tcPr>
          <w:p w14:paraId="7A234B94" w14:textId="51B527D8" w:rsidR="00F03FD6" w:rsidRDefault="002A59C8"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297" w:type="pct"/>
            <w:tcBorders>
              <w:top w:val="single" w:sz="4" w:space="0" w:color="auto"/>
              <w:left w:val="single" w:sz="4" w:space="0" w:color="auto"/>
              <w:bottom w:val="single" w:sz="4" w:space="0" w:color="auto"/>
              <w:right w:val="single" w:sz="4" w:space="0" w:color="auto"/>
            </w:tcBorders>
          </w:tcPr>
          <w:p w14:paraId="37175C8F" w14:textId="551D75B7" w:rsidR="00F03FD6" w:rsidRDefault="002A59C8"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1646B417" w14:textId="44605D43" w:rsidR="00F03FD6" w:rsidRDefault="007400EB"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506" w:type="pct"/>
            <w:tcBorders>
              <w:top w:val="single" w:sz="4" w:space="0" w:color="auto"/>
              <w:left w:val="single" w:sz="4" w:space="0" w:color="auto"/>
              <w:bottom w:val="single" w:sz="4" w:space="0" w:color="auto"/>
              <w:right w:val="single" w:sz="4" w:space="0" w:color="auto"/>
            </w:tcBorders>
          </w:tcPr>
          <w:p w14:paraId="31779D8A" w14:textId="77777777" w:rsidR="00F03FD6" w:rsidRDefault="00F03FD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E38009" w14:textId="792FD6E1" w:rsidR="00F03FD6" w:rsidRDefault="00C3486F"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36B3CF5B" w14:textId="25FADB48" w:rsidR="00F03FD6" w:rsidRDefault="00C3486F"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1D1EE3" w:rsidRPr="0001000C" w14:paraId="71534E57" w14:textId="77777777" w:rsidTr="001D1EE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108A4DEF" w:rsidR="001D1EE3" w:rsidRDefault="00554B9A" w:rsidP="00682DE1">
            <w:pPr>
              <w:rPr>
                <w:sz w:val="18"/>
                <w:szCs w:val="18"/>
              </w:rPr>
            </w:pPr>
            <w:r>
              <w:rPr>
                <w:sz w:val="18"/>
                <w:szCs w:val="18"/>
              </w:rPr>
              <w:fldChar w:fldCharType="begin" w:fldLock="1"/>
            </w:r>
            <w:r w:rsidR="00256E78">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1D1EE3" w:rsidRDefault="00554B9A"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1D1EE3" w:rsidRPr="00C3486F" w:rsidRDefault="001D1EE3"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F1F21E5" w14:textId="2D55F76E" w:rsidR="001D1EE3" w:rsidRPr="00C3486F" w:rsidRDefault="00554B9A" w:rsidP="00682DE1">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85" w:type="pct"/>
            <w:tcBorders>
              <w:top w:val="single" w:sz="4" w:space="0" w:color="auto"/>
              <w:left w:val="single" w:sz="4" w:space="0" w:color="auto"/>
              <w:bottom w:val="single" w:sz="4" w:space="0" w:color="auto"/>
              <w:right w:val="single" w:sz="4" w:space="0" w:color="auto"/>
            </w:tcBorders>
          </w:tcPr>
          <w:p w14:paraId="08641E12" w14:textId="2AF777AE" w:rsidR="001D1EE3" w:rsidRDefault="00554B9A"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03E23DC8" w14:textId="7593BF69" w:rsidR="001D1EE3" w:rsidRDefault="00554B9A"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1968DFB3" w14:textId="65472367" w:rsidR="001D1EE3" w:rsidRDefault="00554B9A"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297" w:type="pct"/>
            <w:tcBorders>
              <w:top w:val="single" w:sz="4" w:space="0" w:color="auto"/>
              <w:left w:val="single" w:sz="4" w:space="0" w:color="auto"/>
              <w:bottom w:val="single" w:sz="4" w:space="0" w:color="auto"/>
              <w:right w:val="single" w:sz="4" w:space="0" w:color="auto"/>
            </w:tcBorders>
          </w:tcPr>
          <w:p w14:paraId="675A98C9" w14:textId="77777777" w:rsidR="001D1EE3" w:rsidRDefault="001D1EE3"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19A45128" w14:textId="77777777" w:rsidR="001D1EE3" w:rsidRDefault="001D1EE3"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FCA21DB" w14:textId="77777777" w:rsidR="001D1EE3" w:rsidRDefault="001D1EE3"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8819C7D" w14:textId="77777777" w:rsidR="001D1EE3" w:rsidRDefault="001D1EE3"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F5D174A" w14:textId="77777777" w:rsidR="001D1EE3" w:rsidRDefault="001D1EE3"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1D1EE3" w:rsidRPr="0001000C" w14:paraId="417C69BC" w14:textId="77777777" w:rsidTr="006F1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1D1EE3" w:rsidRDefault="00256E78" w:rsidP="00682DE1">
            <w:pPr>
              <w:rPr>
                <w:sz w:val="18"/>
                <w:szCs w:val="18"/>
              </w:rPr>
            </w:pPr>
            <w:r>
              <w:rPr>
                <w:sz w:val="18"/>
                <w:szCs w:val="18"/>
              </w:rPr>
              <w:fldChar w:fldCharType="begin" w:fldLock="1"/>
            </w:r>
            <w:r w:rsidR="009370F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1D1EE3" w:rsidRDefault="00D31632"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1D1EE3" w:rsidRPr="00C3486F" w:rsidRDefault="00D31632" w:rsidP="00D31632">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402" w:type="pct"/>
            <w:tcBorders>
              <w:top w:val="single" w:sz="4" w:space="0" w:color="auto"/>
              <w:left w:val="single" w:sz="4" w:space="0" w:color="auto"/>
              <w:bottom w:val="single" w:sz="4" w:space="0" w:color="auto"/>
              <w:right w:val="single" w:sz="4" w:space="0" w:color="auto"/>
            </w:tcBorders>
          </w:tcPr>
          <w:p w14:paraId="53FDEAE9" w14:textId="1AEF02FD" w:rsidR="001D1EE3" w:rsidRPr="00C3486F" w:rsidRDefault="00D31632" w:rsidP="00682DE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85" w:type="pct"/>
            <w:tcBorders>
              <w:top w:val="single" w:sz="4" w:space="0" w:color="auto"/>
              <w:left w:val="single" w:sz="4" w:space="0" w:color="auto"/>
              <w:bottom w:val="single" w:sz="4" w:space="0" w:color="auto"/>
              <w:right w:val="single" w:sz="4" w:space="0" w:color="auto"/>
            </w:tcBorders>
          </w:tcPr>
          <w:p w14:paraId="4F29BE04" w14:textId="423D92BE" w:rsidR="001D1EE3" w:rsidRDefault="00D31632"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0F6B8356" w14:textId="12229CC8" w:rsidR="001D1EE3" w:rsidRDefault="00D31632"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A9A3297" w14:textId="6420F6A6" w:rsidR="001D1EE3" w:rsidRDefault="00D31632"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893951B" w14:textId="2CA5F23A" w:rsidR="001D1EE3" w:rsidRDefault="00615CA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0CC2D3C" w14:textId="05E2B60A" w:rsidR="001D1EE3" w:rsidRDefault="00615CA7"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506" w:type="pct"/>
            <w:tcBorders>
              <w:top w:val="single" w:sz="4" w:space="0" w:color="auto"/>
              <w:left w:val="single" w:sz="4" w:space="0" w:color="auto"/>
              <w:bottom w:val="single" w:sz="4" w:space="0" w:color="auto"/>
              <w:right w:val="single" w:sz="4" w:space="0" w:color="auto"/>
            </w:tcBorders>
          </w:tcPr>
          <w:p w14:paraId="43F03D86" w14:textId="77777777" w:rsidR="001D1EE3" w:rsidRDefault="001D1EE3"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27518A4" w14:textId="0505E69C" w:rsidR="001D1EE3" w:rsidRDefault="004F635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13F390D" w14:textId="6EEA7D49" w:rsidR="001D1EE3" w:rsidRDefault="004F635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9370FA" w:rsidRPr="0001000C" w14:paraId="1FC5A90F" w14:textId="77777777" w:rsidTr="007A09F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9370FA" w:rsidRDefault="009370FA" w:rsidP="009370FA">
            <w:pPr>
              <w:rPr>
                <w:sz w:val="18"/>
                <w:szCs w:val="18"/>
              </w:rPr>
            </w:pPr>
            <w:r>
              <w:rPr>
                <w:sz w:val="18"/>
                <w:szCs w:val="18"/>
              </w:rPr>
              <w:fldChar w:fldCharType="begin" w:fldLock="1"/>
            </w:r>
            <w:r w:rsidR="00222660">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9370FA" w:rsidRPr="00D31632"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402" w:type="pct"/>
            <w:tcBorders>
              <w:top w:val="single" w:sz="4" w:space="0" w:color="auto"/>
              <w:left w:val="single" w:sz="4" w:space="0" w:color="auto"/>
              <w:bottom w:val="single" w:sz="4" w:space="0" w:color="auto"/>
              <w:right w:val="single" w:sz="4" w:space="0" w:color="auto"/>
            </w:tcBorders>
          </w:tcPr>
          <w:p w14:paraId="7D9449FC" w14:textId="790462DD" w:rsidR="009370FA" w:rsidRPr="00D31632"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85" w:type="pct"/>
            <w:tcBorders>
              <w:top w:val="single" w:sz="4" w:space="0" w:color="auto"/>
              <w:left w:val="single" w:sz="4" w:space="0" w:color="auto"/>
              <w:bottom w:val="single" w:sz="4" w:space="0" w:color="auto"/>
              <w:right w:val="single" w:sz="4" w:space="0" w:color="auto"/>
            </w:tcBorders>
          </w:tcPr>
          <w:p w14:paraId="3CE73ABD" w14:textId="401DA13D"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0DC5379C" w14:textId="42CB422D"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61F31211" w14:textId="18828C3E"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297" w:type="pct"/>
            <w:tcBorders>
              <w:top w:val="single" w:sz="4" w:space="0" w:color="auto"/>
              <w:left w:val="single" w:sz="4" w:space="0" w:color="auto"/>
              <w:bottom w:val="single" w:sz="4" w:space="0" w:color="auto"/>
              <w:right w:val="single" w:sz="4" w:space="0" w:color="auto"/>
            </w:tcBorders>
          </w:tcPr>
          <w:p w14:paraId="4509116F" w14:textId="7BD67619"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07EEA173" w14:textId="046FF612" w:rsidR="009370FA"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506" w:type="pct"/>
            <w:tcBorders>
              <w:top w:val="single" w:sz="4" w:space="0" w:color="auto"/>
              <w:left w:val="single" w:sz="4" w:space="0" w:color="auto"/>
              <w:bottom w:val="single" w:sz="4" w:space="0" w:color="auto"/>
              <w:right w:val="single" w:sz="4" w:space="0" w:color="auto"/>
            </w:tcBorders>
          </w:tcPr>
          <w:p w14:paraId="68B46F40" w14:textId="21909961"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97" w:type="pct"/>
            <w:tcBorders>
              <w:top w:val="single" w:sz="4" w:space="0" w:color="auto"/>
              <w:left w:val="single" w:sz="4" w:space="0" w:color="auto"/>
              <w:bottom w:val="single" w:sz="4" w:space="0" w:color="auto"/>
              <w:right w:val="single" w:sz="4" w:space="0" w:color="auto"/>
            </w:tcBorders>
          </w:tcPr>
          <w:p w14:paraId="6D1CC61C" w14:textId="0D480134"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70" w:type="pct"/>
            <w:tcBorders>
              <w:top w:val="single" w:sz="4" w:space="0" w:color="auto"/>
              <w:left w:val="single" w:sz="4" w:space="0" w:color="auto"/>
              <w:bottom w:val="single" w:sz="4" w:space="0" w:color="auto"/>
            </w:tcBorders>
          </w:tcPr>
          <w:p w14:paraId="03E9148A" w14:textId="722E8CD0" w:rsidR="009370FA" w:rsidRDefault="009370FA"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9370FA" w:rsidRPr="0001000C" w14:paraId="130185E4" w14:textId="77777777" w:rsidTr="00A025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9370FA" w:rsidRDefault="009370FA"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9370FA" w:rsidRPr="00D31632"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19F2035" w14:textId="19E44755" w:rsidR="009370FA" w:rsidRPr="00D31632"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0A33EE3"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1B06132"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68D8B60" w14:textId="0EA11893"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donor</w:t>
            </w:r>
            <w:r w:rsidRPr="000A1096">
              <w:rPr>
                <w:b/>
                <w:sz w:val="18"/>
                <w:szCs w:val="18"/>
              </w:rPr>
              <w:t xml:space="preserve"> </w:t>
            </w:r>
            <w:r w:rsidRPr="000A1096">
              <w:rPr>
                <w:b/>
                <w:sz w:val="18"/>
                <w:szCs w:val="18"/>
              </w:rPr>
              <w:t xml:space="preserve">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w:t>
            </w:r>
            <w:r w:rsidRPr="000A1096">
              <w:rPr>
                <w:b/>
                <w:sz w:val="18"/>
                <w:szCs w:val="18"/>
              </w:rPr>
              <w:t>= 0</w:t>
            </w:r>
            <w:r w:rsidRPr="000A1096">
              <w:rPr>
                <w:b/>
                <w:sz w:val="18"/>
                <w:szCs w:val="18"/>
              </w:rPr>
              <w:t>.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297" w:type="pct"/>
            <w:tcBorders>
              <w:top w:val="single" w:sz="4" w:space="0" w:color="auto"/>
              <w:left w:val="single" w:sz="4" w:space="0" w:color="auto"/>
              <w:bottom w:val="single" w:sz="4" w:space="0" w:color="auto"/>
              <w:right w:val="single" w:sz="4" w:space="0" w:color="auto"/>
            </w:tcBorders>
          </w:tcPr>
          <w:p w14:paraId="0F28B9A8"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286720AC"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75D3AA2"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E9F0BA7"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68EE559" w14:textId="77777777" w:rsidR="009370FA" w:rsidRDefault="009370FA"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A0251C" w:rsidRPr="0001000C" w14:paraId="12D08E28" w14:textId="77777777" w:rsidTr="00A0251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7158BBAC" w:rsidR="00A0251C" w:rsidRDefault="00222660" w:rsidP="009370FA">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A0251C"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A0251C" w:rsidRPr="00D31632"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402" w:type="pct"/>
            <w:tcBorders>
              <w:top w:val="single" w:sz="4" w:space="0" w:color="auto"/>
              <w:left w:val="single" w:sz="4" w:space="0" w:color="auto"/>
              <w:bottom w:val="single" w:sz="4" w:space="0" w:color="auto"/>
              <w:right w:val="single" w:sz="4" w:space="0" w:color="auto"/>
            </w:tcBorders>
          </w:tcPr>
          <w:p w14:paraId="79D4F56A" w14:textId="51FE9768" w:rsidR="00A0251C" w:rsidRPr="00D31632"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85" w:type="pct"/>
            <w:tcBorders>
              <w:top w:val="single" w:sz="4" w:space="0" w:color="auto"/>
              <w:left w:val="single" w:sz="4" w:space="0" w:color="auto"/>
              <w:bottom w:val="single" w:sz="4" w:space="0" w:color="auto"/>
              <w:right w:val="single" w:sz="4" w:space="0" w:color="auto"/>
            </w:tcBorders>
          </w:tcPr>
          <w:p w14:paraId="79D7E402" w14:textId="2A70A5A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6A530E58" w14:textId="3F6E02EF"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F5A3C49" w14:textId="36D3A7B9" w:rsidR="00A0251C" w:rsidRPr="007A09F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297" w:type="pct"/>
            <w:tcBorders>
              <w:top w:val="single" w:sz="4" w:space="0" w:color="auto"/>
              <w:left w:val="single" w:sz="4" w:space="0" w:color="auto"/>
              <w:bottom w:val="single" w:sz="4" w:space="0" w:color="auto"/>
              <w:right w:val="single" w:sz="4" w:space="0" w:color="auto"/>
            </w:tcBorders>
          </w:tcPr>
          <w:p w14:paraId="13C768BB" w14:textId="3E8FBEDA"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40987DA" w14:textId="666965BD"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506" w:type="pct"/>
            <w:tcBorders>
              <w:top w:val="single" w:sz="4" w:space="0" w:color="auto"/>
              <w:left w:val="single" w:sz="4" w:space="0" w:color="auto"/>
              <w:bottom w:val="single" w:sz="4" w:space="0" w:color="auto"/>
              <w:right w:val="single" w:sz="4" w:space="0" w:color="auto"/>
            </w:tcBorders>
          </w:tcPr>
          <w:p w14:paraId="5CAD9FB1"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D43FEA" w14:textId="001B68CD"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70" w:type="pct"/>
            <w:tcBorders>
              <w:top w:val="single" w:sz="4" w:space="0" w:color="auto"/>
              <w:left w:val="single" w:sz="4" w:space="0" w:color="auto"/>
              <w:bottom w:val="single" w:sz="4" w:space="0" w:color="auto"/>
            </w:tcBorders>
          </w:tcPr>
          <w:p w14:paraId="68A4BC16" w14:textId="1CF05C74"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A0251C" w:rsidRPr="0001000C" w14:paraId="1BB186D9" w14:textId="77777777" w:rsidTr="00A025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A0251C" w:rsidRDefault="00A0251C"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A0251C" w:rsidRPr="00D31632"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5E50A95" w14:textId="77777777" w:rsidR="00A0251C" w:rsidRPr="00D31632"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ED3B9DD"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B8E34EA"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990E8DA" w14:textId="01607356" w:rsidR="00A0251C" w:rsidRPr="007A09F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297" w:type="pct"/>
            <w:tcBorders>
              <w:top w:val="single" w:sz="4" w:space="0" w:color="auto"/>
              <w:left w:val="single" w:sz="4" w:space="0" w:color="auto"/>
              <w:bottom w:val="single" w:sz="4" w:space="0" w:color="auto"/>
              <w:right w:val="single" w:sz="4" w:space="0" w:color="auto"/>
            </w:tcBorders>
          </w:tcPr>
          <w:p w14:paraId="67419FC7"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B9B720E"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57357FA"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5030A4E"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0AF2F2C"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A0251C" w:rsidRPr="0001000C" w14:paraId="0B00AA5B" w14:textId="77777777" w:rsidTr="00A0251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A0251C" w:rsidRDefault="00A0251C"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A0251C" w:rsidRPr="00D31632"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A19A6FD" w14:textId="77777777" w:rsidR="00A0251C" w:rsidRPr="00D31632"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5281425"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D99C048"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0E727921" w14:textId="23007EE1" w:rsidR="00A0251C" w:rsidRPr="007A09F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297" w:type="pct"/>
            <w:tcBorders>
              <w:top w:val="single" w:sz="4" w:space="0" w:color="auto"/>
              <w:left w:val="single" w:sz="4" w:space="0" w:color="auto"/>
              <w:bottom w:val="single" w:sz="4" w:space="0" w:color="auto"/>
              <w:right w:val="single" w:sz="4" w:space="0" w:color="auto"/>
            </w:tcBorders>
          </w:tcPr>
          <w:p w14:paraId="589D9AEA"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14CD821"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0C2AA6"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9CD1925"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C4A5737" w14:textId="77777777" w:rsidR="00A0251C" w:rsidRDefault="00A0251C" w:rsidP="009370FA">
            <w:pPr>
              <w:cnfStyle w:val="000000000000" w:firstRow="0" w:lastRow="0" w:firstColumn="0" w:lastColumn="0" w:oddVBand="0" w:evenVBand="0" w:oddHBand="0" w:evenHBand="0" w:firstRowFirstColumn="0" w:firstRowLastColumn="0" w:lastRowFirstColumn="0" w:lastRowLastColumn="0"/>
              <w:rPr>
                <w:sz w:val="18"/>
                <w:szCs w:val="18"/>
              </w:rPr>
            </w:pPr>
          </w:p>
        </w:tc>
      </w:tr>
      <w:tr w:rsidR="00A0251C" w:rsidRPr="0001000C" w14:paraId="1C3CC328" w14:textId="77777777" w:rsidTr="00222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A0251C" w:rsidRDefault="00A0251C"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A0251C" w:rsidRPr="00D31632"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09D170C" w14:textId="77777777" w:rsidR="00A0251C" w:rsidRPr="00D31632"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589FD27"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9C19A2E"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344CED1" w14:textId="721F2FFE"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297" w:type="pct"/>
            <w:tcBorders>
              <w:top w:val="single" w:sz="4" w:space="0" w:color="auto"/>
              <w:left w:val="single" w:sz="4" w:space="0" w:color="auto"/>
              <w:bottom w:val="single" w:sz="4" w:space="0" w:color="auto"/>
              <w:right w:val="single" w:sz="4" w:space="0" w:color="auto"/>
            </w:tcBorders>
          </w:tcPr>
          <w:p w14:paraId="31BF2EA6"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E6D6090"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51E2804"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0F1E1AB"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A6B2A26" w14:textId="77777777" w:rsidR="00A0251C" w:rsidRDefault="00A0251C"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222660" w:rsidRPr="0001000C" w14:paraId="4CA78140" w14:textId="77777777" w:rsidTr="00222660">
        <w:tc>
          <w:tcPr>
            <w:tcW w:w="193" w:type="pct"/>
            <w:tcBorders>
              <w:top w:val="single" w:sz="4" w:space="0" w:color="auto"/>
              <w:bottom w:val="single" w:sz="4" w:space="0" w:color="auto"/>
              <w:right w:val="single" w:sz="4" w:space="0" w:color="auto"/>
            </w:tcBorders>
          </w:tcPr>
          <w:p w14:paraId="3C382427" w14:textId="77777777" w:rsidR="00222660" w:rsidRDefault="00222660" w:rsidP="009370FA">
            <w:pPr>
              <w:cnfStyle w:val="001000000000" w:firstRow="0" w:lastRow="0" w:firstColumn="1"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CFBCB7" w14:textId="77777777" w:rsidR="00222660" w:rsidRDefault="00222660" w:rsidP="009370FA">
            <w:pPr>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879C6F" w14:textId="77777777" w:rsidR="00222660" w:rsidRPr="00D31632" w:rsidRDefault="00222660" w:rsidP="009370FA">
            <w:pPr>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9893401" w14:textId="77777777" w:rsidR="00222660" w:rsidRPr="00D31632" w:rsidRDefault="00222660" w:rsidP="009370FA">
            <w:pPr>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F9CD07E" w14:textId="77777777" w:rsidR="00222660" w:rsidRDefault="00222660" w:rsidP="009370FA">
            <w:pPr>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DF77293" w14:textId="77777777" w:rsidR="00222660" w:rsidRDefault="00222660" w:rsidP="009370FA">
            <w:pPr>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8F35488" w14:textId="77777777" w:rsidR="00222660" w:rsidRDefault="00222660" w:rsidP="009370FA">
            <w:pPr>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9FECB3C" w14:textId="77777777" w:rsidR="00222660" w:rsidRDefault="00222660" w:rsidP="009370FA">
            <w:pPr>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EC790DD" w14:textId="77777777" w:rsidR="00222660" w:rsidRDefault="00222660" w:rsidP="009370FA">
            <w:pPr>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90D66D8" w14:textId="425B372C" w:rsidR="00222660" w:rsidRDefault="00EA0E0D" w:rsidP="009370FA">
            <w:pPr>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222F505A" w14:textId="77777777" w:rsidR="00222660" w:rsidRDefault="00222660" w:rsidP="009370FA">
            <w:pPr>
              <w:rPr>
                <w:sz w:val="18"/>
                <w:szCs w:val="18"/>
              </w:rPr>
            </w:pPr>
          </w:p>
        </w:tc>
        <w:tc>
          <w:tcPr>
            <w:tcW w:w="270" w:type="pct"/>
            <w:tcBorders>
              <w:top w:val="single" w:sz="4" w:space="0" w:color="auto"/>
              <w:left w:val="single" w:sz="4" w:space="0" w:color="auto"/>
              <w:bottom w:val="single" w:sz="4" w:space="0" w:color="auto"/>
            </w:tcBorders>
          </w:tcPr>
          <w:p w14:paraId="0C2A450B" w14:textId="77777777" w:rsidR="00222660" w:rsidRDefault="00222660" w:rsidP="009370FA">
            <w:pPr>
              <w:rPr>
                <w:sz w:val="18"/>
                <w:szCs w:val="18"/>
              </w:rPr>
            </w:pPr>
          </w:p>
        </w:tc>
      </w:tr>
      <w:tr w:rsidR="00222660" w:rsidRPr="0001000C" w14:paraId="2C858775" w14:textId="77777777" w:rsidTr="00222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222660" w:rsidRDefault="00222660"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222660" w:rsidRPr="00D31632"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13C6A25" w14:textId="77777777" w:rsidR="00222660" w:rsidRPr="00D31632"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5C0D11B"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122AD1B"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A57DCC4" w14:textId="4131CDFE" w:rsidR="00222660" w:rsidRDefault="00EA0E0D" w:rsidP="009370FA">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bookmarkStart w:id="0" w:name="_GoBack"/>
            <w:bookmarkEnd w:id="0"/>
          </w:p>
        </w:tc>
        <w:tc>
          <w:tcPr>
            <w:tcW w:w="297" w:type="pct"/>
            <w:tcBorders>
              <w:top w:val="single" w:sz="4" w:space="0" w:color="auto"/>
              <w:left w:val="single" w:sz="4" w:space="0" w:color="auto"/>
              <w:bottom w:val="single" w:sz="4" w:space="0" w:color="auto"/>
              <w:right w:val="single" w:sz="4" w:space="0" w:color="auto"/>
            </w:tcBorders>
          </w:tcPr>
          <w:p w14:paraId="77BD440F"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2E8F321"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DC4003F"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34A40C2"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2A34471" w14:textId="77777777" w:rsidR="00222660" w:rsidRDefault="00222660"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222660" w:rsidRPr="0001000C" w14:paraId="67F3E9FA"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6B987439" w14:textId="77777777" w:rsidR="00222660" w:rsidRDefault="00222660" w:rsidP="009370FA">
            <w:pPr>
              <w:rPr>
                <w:sz w:val="18"/>
                <w:szCs w:val="18"/>
              </w:rPr>
            </w:pPr>
          </w:p>
        </w:tc>
        <w:tc>
          <w:tcPr>
            <w:tcW w:w="226" w:type="pct"/>
            <w:tcBorders>
              <w:top w:val="single" w:sz="4" w:space="0" w:color="auto"/>
              <w:left w:val="single" w:sz="4" w:space="0" w:color="auto"/>
              <w:right w:val="single" w:sz="4" w:space="0" w:color="auto"/>
            </w:tcBorders>
          </w:tcPr>
          <w:p w14:paraId="52AF8ED7"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3407A9BE" w14:textId="77777777" w:rsidR="00222660" w:rsidRPr="00D31632"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right w:val="single" w:sz="4" w:space="0" w:color="auto"/>
            </w:tcBorders>
          </w:tcPr>
          <w:p w14:paraId="2507BD7C" w14:textId="77777777" w:rsidR="00222660" w:rsidRPr="00D31632"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34FD0142"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69261831"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right w:val="single" w:sz="4" w:space="0" w:color="auto"/>
            </w:tcBorders>
          </w:tcPr>
          <w:p w14:paraId="757AFA1F"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09DA6DCD"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1BB312BD"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3FE29827"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72F3F28C"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13ACD1A9" w14:textId="77777777" w:rsidR="00222660" w:rsidRDefault="00222660" w:rsidP="009370FA">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lastRenderedPageBreak/>
        <w:t>References</w:t>
      </w:r>
    </w:p>
    <w:p w14:paraId="585422B7" w14:textId="24D128E4" w:rsidR="00222660" w:rsidRPr="00222660" w:rsidRDefault="002254BA" w:rsidP="00222660">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222660" w:rsidRPr="00222660">
        <w:rPr>
          <w:rFonts w:ascii="Calibri" w:hAnsi="Calibri" w:cs="Calibri"/>
          <w:noProof/>
          <w:sz w:val="18"/>
          <w:szCs w:val="24"/>
        </w:rPr>
        <w:t xml:space="preserve">1. </w:t>
      </w:r>
      <w:r w:rsidR="00222660" w:rsidRPr="00222660">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2EC49A7A"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 </w:t>
      </w:r>
      <w:r w:rsidRPr="00222660">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4767058C"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 </w:t>
      </w:r>
      <w:r w:rsidRPr="00222660">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564CB3C9"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4. </w:t>
      </w:r>
      <w:r w:rsidRPr="00222660">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5799FD63"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5. </w:t>
      </w:r>
      <w:r w:rsidRPr="00222660">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499A90DC"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6. </w:t>
      </w:r>
      <w:r w:rsidRPr="00222660">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49B43637"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7. </w:t>
      </w:r>
      <w:r w:rsidRPr="00222660">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2190C435"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8. </w:t>
      </w:r>
      <w:r w:rsidRPr="00222660">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49C3F221"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9. </w:t>
      </w:r>
      <w:r w:rsidRPr="00222660">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7D2CC3C3"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0. </w:t>
      </w:r>
      <w:r w:rsidRPr="00222660">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395EFFA2"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1. </w:t>
      </w:r>
      <w:r w:rsidRPr="00222660">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0C81C3FE"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2. </w:t>
      </w:r>
      <w:r w:rsidRPr="00222660">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6948AE74"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3. </w:t>
      </w:r>
      <w:r w:rsidRPr="00222660">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24598769"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4. </w:t>
      </w:r>
      <w:r w:rsidRPr="00222660">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19AC96DF"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5. </w:t>
      </w:r>
      <w:r w:rsidRPr="00222660">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0D24A6AE"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6. </w:t>
      </w:r>
      <w:r w:rsidRPr="00222660">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521B277E"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7. </w:t>
      </w:r>
      <w:r w:rsidRPr="00222660">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76C6F525"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8. </w:t>
      </w:r>
      <w:r w:rsidRPr="00222660">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9B78D9E"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19. </w:t>
      </w:r>
      <w:r w:rsidRPr="00222660">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21C0C5EF"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0. </w:t>
      </w:r>
      <w:r w:rsidRPr="00222660">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7B762C00"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1. </w:t>
      </w:r>
      <w:r w:rsidRPr="00222660">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F82F575"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2. </w:t>
      </w:r>
      <w:r w:rsidRPr="00222660">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5E0F7446"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3. </w:t>
      </w:r>
      <w:r w:rsidRPr="00222660">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11EC9B7E"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4. </w:t>
      </w:r>
      <w:r w:rsidRPr="00222660">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3D15E021"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5. </w:t>
      </w:r>
      <w:r w:rsidRPr="00222660">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0B44240A"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6. </w:t>
      </w:r>
      <w:r w:rsidRPr="00222660">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50274323"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7. </w:t>
      </w:r>
      <w:r w:rsidRPr="00222660">
        <w:rPr>
          <w:rFonts w:ascii="Calibri" w:hAnsi="Calibri" w:cs="Calibri"/>
          <w:noProof/>
          <w:sz w:val="18"/>
          <w:szCs w:val="24"/>
        </w:rPr>
        <w:tab/>
        <w:t xml:space="preserve">Jean G, Charra B, Chazot C. Vitamin D Deficiency and Associated Factors in Hemodialysis Patients. J Ren Nutr. 2008;18(5):395–9. </w:t>
      </w:r>
    </w:p>
    <w:p w14:paraId="0D4775B4"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8. </w:t>
      </w:r>
      <w:r w:rsidRPr="00222660">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097B21A8"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29. </w:t>
      </w:r>
      <w:r w:rsidRPr="00222660">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53C6E466"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0. </w:t>
      </w:r>
      <w:r w:rsidRPr="00222660">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10350A01"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1. </w:t>
      </w:r>
      <w:r w:rsidRPr="00222660">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5DCD7FE2"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2. </w:t>
      </w:r>
      <w:r w:rsidRPr="00222660">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FAFF1CC"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3. </w:t>
      </w:r>
      <w:r w:rsidRPr="00222660">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0BDBD9C8"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4. </w:t>
      </w:r>
      <w:r w:rsidRPr="00222660">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0C3E89C1"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5. </w:t>
      </w:r>
      <w:r w:rsidRPr="00222660">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56375826"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szCs w:val="24"/>
        </w:rPr>
      </w:pPr>
      <w:r w:rsidRPr="00222660">
        <w:rPr>
          <w:rFonts w:ascii="Calibri" w:hAnsi="Calibri" w:cs="Calibri"/>
          <w:noProof/>
          <w:sz w:val="18"/>
          <w:szCs w:val="24"/>
        </w:rPr>
        <w:t xml:space="preserve">36. </w:t>
      </w:r>
      <w:r w:rsidRPr="00222660">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243D9BFF" w14:textId="77777777" w:rsidR="00222660" w:rsidRPr="00222660" w:rsidRDefault="00222660" w:rsidP="00222660">
      <w:pPr>
        <w:widowControl w:val="0"/>
        <w:autoSpaceDE w:val="0"/>
        <w:autoSpaceDN w:val="0"/>
        <w:adjustRightInd w:val="0"/>
        <w:spacing w:line="240" w:lineRule="auto"/>
        <w:ind w:left="640" w:hanging="640"/>
        <w:rPr>
          <w:rFonts w:ascii="Calibri" w:hAnsi="Calibri" w:cs="Calibri"/>
          <w:noProof/>
          <w:sz w:val="18"/>
        </w:rPr>
      </w:pPr>
      <w:r w:rsidRPr="00222660">
        <w:rPr>
          <w:rFonts w:ascii="Calibri" w:hAnsi="Calibri" w:cs="Calibri"/>
          <w:noProof/>
          <w:sz w:val="18"/>
          <w:szCs w:val="24"/>
        </w:rPr>
        <w:t xml:space="preserve">37. </w:t>
      </w:r>
      <w:r w:rsidRPr="00222660">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2F1384" w:rsidRDefault="002F1384" w:rsidP="00253FDF">
      <w:pPr>
        <w:spacing w:after="0" w:line="240" w:lineRule="auto"/>
      </w:pPr>
      <w:r>
        <w:separator/>
      </w:r>
    </w:p>
  </w:endnote>
  <w:endnote w:type="continuationSeparator" w:id="0">
    <w:p w14:paraId="530F21C6" w14:textId="77777777" w:rsidR="002F1384" w:rsidRDefault="002F1384"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2F1384" w:rsidRDefault="002F1384" w:rsidP="00253FDF">
      <w:pPr>
        <w:spacing w:after="0" w:line="240" w:lineRule="auto"/>
      </w:pPr>
      <w:r>
        <w:separator/>
      </w:r>
    </w:p>
  </w:footnote>
  <w:footnote w:type="continuationSeparator" w:id="0">
    <w:p w14:paraId="6418F188" w14:textId="77777777" w:rsidR="002F1384" w:rsidRDefault="002F1384"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3991"/>
    <w:rsid w:val="00020E70"/>
    <w:rsid w:val="00031112"/>
    <w:rsid w:val="00046007"/>
    <w:rsid w:val="00065F4B"/>
    <w:rsid w:val="00070955"/>
    <w:rsid w:val="000A1096"/>
    <w:rsid w:val="000A581F"/>
    <w:rsid w:val="000B4526"/>
    <w:rsid w:val="000C3692"/>
    <w:rsid w:val="000C3B96"/>
    <w:rsid w:val="000D49C1"/>
    <w:rsid w:val="000D58B0"/>
    <w:rsid w:val="000D7AB2"/>
    <w:rsid w:val="000E23B1"/>
    <w:rsid w:val="001075E2"/>
    <w:rsid w:val="0011300F"/>
    <w:rsid w:val="00123667"/>
    <w:rsid w:val="0014096F"/>
    <w:rsid w:val="00156F75"/>
    <w:rsid w:val="00166C48"/>
    <w:rsid w:val="00183CA7"/>
    <w:rsid w:val="00187B22"/>
    <w:rsid w:val="001A0F01"/>
    <w:rsid w:val="001A4152"/>
    <w:rsid w:val="001B49B8"/>
    <w:rsid w:val="001C2684"/>
    <w:rsid w:val="001D04CD"/>
    <w:rsid w:val="001D155C"/>
    <w:rsid w:val="001D1EE3"/>
    <w:rsid w:val="001D288C"/>
    <w:rsid w:val="001D348A"/>
    <w:rsid w:val="001D5DAE"/>
    <w:rsid w:val="001E085D"/>
    <w:rsid w:val="001E7A42"/>
    <w:rsid w:val="0021081B"/>
    <w:rsid w:val="00222660"/>
    <w:rsid w:val="002254BA"/>
    <w:rsid w:val="00236170"/>
    <w:rsid w:val="00253FDF"/>
    <w:rsid w:val="002554B4"/>
    <w:rsid w:val="00256E78"/>
    <w:rsid w:val="002715DB"/>
    <w:rsid w:val="002878BD"/>
    <w:rsid w:val="002A59C8"/>
    <w:rsid w:val="002B1755"/>
    <w:rsid w:val="002B2CA4"/>
    <w:rsid w:val="002C5294"/>
    <w:rsid w:val="002D59BE"/>
    <w:rsid w:val="002E3508"/>
    <w:rsid w:val="002E5DB3"/>
    <w:rsid w:val="002F1384"/>
    <w:rsid w:val="003019B3"/>
    <w:rsid w:val="00311252"/>
    <w:rsid w:val="00340965"/>
    <w:rsid w:val="00363928"/>
    <w:rsid w:val="00375B08"/>
    <w:rsid w:val="00383CE4"/>
    <w:rsid w:val="003905DC"/>
    <w:rsid w:val="00391434"/>
    <w:rsid w:val="003927A7"/>
    <w:rsid w:val="003D2787"/>
    <w:rsid w:val="003D411F"/>
    <w:rsid w:val="003D605E"/>
    <w:rsid w:val="00406254"/>
    <w:rsid w:val="0040788A"/>
    <w:rsid w:val="00407FF4"/>
    <w:rsid w:val="00457EF0"/>
    <w:rsid w:val="00461B09"/>
    <w:rsid w:val="0046753D"/>
    <w:rsid w:val="004705E8"/>
    <w:rsid w:val="00471A82"/>
    <w:rsid w:val="00480384"/>
    <w:rsid w:val="00497CFC"/>
    <w:rsid w:val="004A221E"/>
    <w:rsid w:val="004C0529"/>
    <w:rsid w:val="004C4F46"/>
    <w:rsid w:val="004D17F5"/>
    <w:rsid w:val="004F635D"/>
    <w:rsid w:val="004F67AA"/>
    <w:rsid w:val="00506247"/>
    <w:rsid w:val="00507002"/>
    <w:rsid w:val="00532072"/>
    <w:rsid w:val="00533048"/>
    <w:rsid w:val="00544C96"/>
    <w:rsid w:val="00545A0C"/>
    <w:rsid w:val="00554B9A"/>
    <w:rsid w:val="00571F59"/>
    <w:rsid w:val="005750B9"/>
    <w:rsid w:val="005805C7"/>
    <w:rsid w:val="005974C4"/>
    <w:rsid w:val="005A0852"/>
    <w:rsid w:val="005B11D0"/>
    <w:rsid w:val="005B7675"/>
    <w:rsid w:val="005C07F3"/>
    <w:rsid w:val="005C2A7F"/>
    <w:rsid w:val="005C7202"/>
    <w:rsid w:val="005D02F1"/>
    <w:rsid w:val="005E7570"/>
    <w:rsid w:val="00603331"/>
    <w:rsid w:val="00615CA7"/>
    <w:rsid w:val="00617D7E"/>
    <w:rsid w:val="0068000A"/>
    <w:rsid w:val="00682DE1"/>
    <w:rsid w:val="00684904"/>
    <w:rsid w:val="006862A3"/>
    <w:rsid w:val="00690391"/>
    <w:rsid w:val="006A10CB"/>
    <w:rsid w:val="006A5EC0"/>
    <w:rsid w:val="006D1FE0"/>
    <w:rsid w:val="006D72AA"/>
    <w:rsid w:val="006D7EAC"/>
    <w:rsid w:val="006E6EA3"/>
    <w:rsid w:val="006F1AEA"/>
    <w:rsid w:val="0070384D"/>
    <w:rsid w:val="0071068A"/>
    <w:rsid w:val="007141D0"/>
    <w:rsid w:val="007317E5"/>
    <w:rsid w:val="007363F9"/>
    <w:rsid w:val="007400EB"/>
    <w:rsid w:val="00751FC4"/>
    <w:rsid w:val="007757A5"/>
    <w:rsid w:val="00777465"/>
    <w:rsid w:val="007A09FC"/>
    <w:rsid w:val="007B5498"/>
    <w:rsid w:val="007C6E1C"/>
    <w:rsid w:val="007C6E9D"/>
    <w:rsid w:val="007E23B1"/>
    <w:rsid w:val="007F2B55"/>
    <w:rsid w:val="007F3CF8"/>
    <w:rsid w:val="00827C46"/>
    <w:rsid w:val="00831293"/>
    <w:rsid w:val="00833233"/>
    <w:rsid w:val="008344E1"/>
    <w:rsid w:val="00835D6D"/>
    <w:rsid w:val="00842A0D"/>
    <w:rsid w:val="0084717E"/>
    <w:rsid w:val="00851B52"/>
    <w:rsid w:val="008632FE"/>
    <w:rsid w:val="008721E8"/>
    <w:rsid w:val="008C31CE"/>
    <w:rsid w:val="008D47FC"/>
    <w:rsid w:val="008E07EF"/>
    <w:rsid w:val="00910DD7"/>
    <w:rsid w:val="0092755F"/>
    <w:rsid w:val="009370FA"/>
    <w:rsid w:val="00947332"/>
    <w:rsid w:val="009709C9"/>
    <w:rsid w:val="0097152E"/>
    <w:rsid w:val="00971916"/>
    <w:rsid w:val="00974A89"/>
    <w:rsid w:val="009836E1"/>
    <w:rsid w:val="0099365C"/>
    <w:rsid w:val="009967B5"/>
    <w:rsid w:val="009A1CCE"/>
    <w:rsid w:val="009B6FE9"/>
    <w:rsid w:val="009B7142"/>
    <w:rsid w:val="009E0A7E"/>
    <w:rsid w:val="009E5E2A"/>
    <w:rsid w:val="009E781D"/>
    <w:rsid w:val="009F1E31"/>
    <w:rsid w:val="009F7078"/>
    <w:rsid w:val="00A00DB2"/>
    <w:rsid w:val="00A0251C"/>
    <w:rsid w:val="00A21BC5"/>
    <w:rsid w:val="00A26D43"/>
    <w:rsid w:val="00A43332"/>
    <w:rsid w:val="00A443E0"/>
    <w:rsid w:val="00A53979"/>
    <w:rsid w:val="00A816AF"/>
    <w:rsid w:val="00A82281"/>
    <w:rsid w:val="00A94742"/>
    <w:rsid w:val="00AA3327"/>
    <w:rsid w:val="00AA54FA"/>
    <w:rsid w:val="00AB30E1"/>
    <w:rsid w:val="00AB6B01"/>
    <w:rsid w:val="00AD7C8F"/>
    <w:rsid w:val="00AE02D5"/>
    <w:rsid w:val="00B13192"/>
    <w:rsid w:val="00B149E9"/>
    <w:rsid w:val="00B15360"/>
    <w:rsid w:val="00B22D20"/>
    <w:rsid w:val="00B441AC"/>
    <w:rsid w:val="00B52482"/>
    <w:rsid w:val="00B53A5D"/>
    <w:rsid w:val="00B54309"/>
    <w:rsid w:val="00B55754"/>
    <w:rsid w:val="00B5734A"/>
    <w:rsid w:val="00B62EBB"/>
    <w:rsid w:val="00B66271"/>
    <w:rsid w:val="00B674F4"/>
    <w:rsid w:val="00B7504A"/>
    <w:rsid w:val="00B76D4E"/>
    <w:rsid w:val="00B85E63"/>
    <w:rsid w:val="00B86EC9"/>
    <w:rsid w:val="00B96F88"/>
    <w:rsid w:val="00BA368F"/>
    <w:rsid w:val="00BA381A"/>
    <w:rsid w:val="00BA7C4E"/>
    <w:rsid w:val="00BC5481"/>
    <w:rsid w:val="00BD12F5"/>
    <w:rsid w:val="00BE0D67"/>
    <w:rsid w:val="00BE38E7"/>
    <w:rsid w:val="00BF17EF"/>
    <w:rsid w:val="00C3486F"/>
    <w:rsid w:val="00CA2EA9"/>
    <w:rsid w:val="00CC3C27"/>
    <w:rsid w:val="00CC465F"/>
    <w:rsid w:val="00CD5014"/>
    <w:rsid w:val="00CE7EAD"/>
    <w:rsid w:val="00CF23FB"/>
    <w:rsid w:val="00D05295"/>
    <w:rsid w:val="00D237A6"/>
    <w:rsid w:val="00D30776"/>
    <w:rsid w:val="00D31632"/>
    <w:rsid w:val="00D40B40"/>
    <w:rsid w:val="00D43C57"/>
    <w:rsid w:val="00D52351"/>
    <w:rsid w:val="00D86786"/>
    <w:rsid w:val="00DA5703"/>
    <w:rsid w:val="00DB7295"/>
    <w:rsid w:val="00DC0BF9"/>
    <w:rsid w:val="00DE7C16"/>
    <w:rsid w:val="00DF2245"/>
    <w:rsid w:val="00DF46CE"/>
    <w:rsid w:val="00E02167"/>
    <w:rsid w:val="00E37EC9"/>
    <w:rsid w:val="00E44E0A"/>
    <w:rsid w:val="00E56675"/>
    <w:rsid w:val="00EA0E0D"/>
    <w:rsid w:val="00EA199B"/>
    <w:rsid w:val="00EE6FAD"/>
    <w:rsid w:val="00F03FD6"/>
    <w:rsid w:val="00F04C8E"/>
    <w:rsid w:val="00F27BBE"/>
    <w:rsid w:val="00F37CFC"/>
    <w:rsid w:val="00F67549"/>
    <w:rsid w:val="00F83984"/>
    <w:rsid w:val="00F83DE2"/>
    <w:rsid w:val="00FA096F"/>
    <w:rsid w:val="00FA3329"/>
    <w:rsid w:val="00FA62CB"/>
    <w:rsid w:val="00FC37D8"/>
    <w:rsid w:val="00FC6AF3"/>
    <w:rsid w:val="00FC7756"/>
    <w:rsid w:val="00FF2B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828D8C-4AF5-438F-882E-B16599F99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5</TotalTime>
  <Pages>17</Pages>
  <Words>24056</Words>
  <Characters>137125</Characters>
  <Application>Microsoft Office Word</Application>
  <DocSecurity>0</DocSecurity>
  <Lines>1142</Lines>
  <Paragraphs>321</Paragraphs>
  <ScaleCrop>false</ScaleCrop>
  <Company/>
  <LinksUpToDate>false</LinksUpToDate>
  <CharactersWithSpaces>16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99</cp:revision>
  <dcterms:created xsi:type="dcterms:W3CDTF">2021-02-23T06:20:00Z</dcterms:created>
  <dcterms:modified xsi:type="dcterms:W3CDTF">2021-02-25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